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B4F9E" w14:textId="77777777" w:rsidR="00985115" w:rsidRPr="00985115" w:rsidRDefault="00985115" w:rsidP="00985115">
      <w:pPr>
        <w:rPr>
          <w:lang w:val="en-US"/>
        </w:rPr>
      </w:pPr>
      <w:r>
        <w:t>﻿</w:t>
      </w:r>
      <w:r w:rsidRPr="00985115">
        <w:rPr>
          <w:u w:val="single"/>
          <w:lang w:val="en-US"/>
        </w:rPr>
        <w:t>Introduction</w:t>
      </w:r>
    </w:p>
    <w:p w14:paraId="620A5177" w14:textId="77777777" w:rsidR="00985115" w:rsidRPr="00985115" w:rsidRDefault="00985115" w:rsidP="00985115">
      <w:pPr>
        <w:rPr>
          <w:lang w:val="en-US"/>
        </w:rPr>
      </w:pPr>
    </w:p>
    <w:p w14:paraId="63F219B8" w14:textId="5B17D280" w:rsidR="000C4A73" w:rsidRDefault="00985115" w:rsidP="00985115">
      <w:pPr>
        <w:rPr>
          <w:ins w:id="0" w:author="Deepikaa Menon" w:date="2020-08-09T19:53:00Z"/>
          <w:lang w:val="en-US"/>
        </w:rPr>
      </w:pPr>
      <w:commentRangeStart w:id="1"/>
      <w:proofErr w:type="spellStart"/>
      <w:r w:rsidRPr="00985115">
        <w:rPr>
          <w:lang w:val="en-US"/>
        </w:rPr>
        <w:t>Clathrin</w:t>
      </w:r>
      <w:proofErr w:type="spellEnd"/>
      <w:r w:rsidRPr="00985115">
        <w:rPr>
          <w:lang w:val="en-US"/>
        </w:rPr>
        <w:t>-mediated endocytosis</w:t>
      </w:r>
      <w:ins w:id="2" w:author="Deepikaa Menon" w:date="2020-08-09T19:36:00Z">
        <w:r w:rsidR="000A0CBB">
          <w:rPr>
            <w:lang w:val="en-US"/>
          </w:rPr>
          <w:t xml:space="preserve"> (CME)</w:t>
        </w:r>
      </w:ins>
      <w:r w:rsidR="00C743F8">
        <w:rPr>
          <w:lang w:val="en-US"/>
        </w:rPr>
        <w:t xml:space="preserve"> </w:t>
      </w:r>
      <w:commentRangeEnd w:id="1"/>
      <w:r w:rsidR="00FF79F4">
        <w:rPr>
          <w:rStyle w:val="CommentReference"/>
        </w:rPr>
        <w:commentReference w:id="1"/>
      </w:r>
      <w:ins w:id="3" w:author="Deepikaa Menon" w:date="2020-08-09T19:33:00Z">
        <w:r w:rsidR="00963D60">
          <w:rPr>
            <w:lang w:val="en-US"/>
          </w:rPr>
          <w:t xml:space="preserve">is </w:t>
        </w:r>
      </w:ins>
      <w:ins w:id="4" w:author="Deepikaa Menon" w:date="2020-08-09T19:45:00Z">
        <w:r w:rsidR="00C561FE">
          <w:rPr>
            <w:lang w:val="en-US"/>
          </w:rPr>
          <w:t>the</w:t>
        </w:r>
      </w:ins>
      <w:ins w:id="5" w:author="Deepikaa Menon" w:date="2020-08-09T19:33:00Z">
        <w:r w:rsidR="00963D60">
          <w:rPr>
            <w:lang w:val="en-US"/>
          </w:rPr>
          <w:t xml:space="preserve"> </w:t>
        </w:r>
      </w:ins>
      <w:ins w:id="6" w:author="Deepikaa Menon" w:date="2020-08-09T19:35:00Z">
        <w:r w:rsidR="00963D60">
          <w:rPr>
            <w:lang w:val="en-US"/>
          </w:rPr>
          <w:t xml:space="preserve">major </w:t>
        </w:r>
      </w:ins>
      <w:ins w:id="7" w:author="Deepikaa Menon" w:date="2020-08-09T19:45:00Z">
        <w:r w:rsidR="009873F1">
          <w:rPr>
            <w:lang w:val="en-US"/>
          </w:rPr>
          <w:t xml:space="preserve">endocytic </w:t>
        </w:r>
      </w:ins>
      <w:ins w:id="8" w:author="Deepikaa Menon" w:date="2020-08-09T19:35:00Z">
        <w:r w:rsidR="00963D60">
          <w:rPr>
            <w:lang w:val="en-US"/>
          </w:rPr>
          <w:t>process by which carg</w:t>
        </w:r>
      </w:ins>
      <w:ins w:id="9" w:author="Deepikaa Menon" w:date="2020-08-09T19:36:00Z">
        <w:r w:rsidR="00963D60">
          <w:rPr>
            <w:lang w:val="en-US"/>
          </w:rPr>
          <w:t xml:space="preserve">o from the cell exterior is incorporated into a </w:t>
        </w:r>
      </w:ins>
      <w:proofErr w:type="spellStart"/>
      <w:ins w:id="10" w:author="Deepikaa Menon" w:date="2020-08-09T19:53:00Z">
        <w:r w:rsidR="00E44EE1">
          <w:rPr>
            <w:lang w:val="en-US"/>
          </w:rPr>
          <w:t>Clathrin</w:t>
        </w:r>
        <w:proofErr w:type="spellEnd"/>
        <w:r w:rsidR="00E44EE1">
          <w:rPr>
            <w:lang w:val="en-US"/>
          </w:rPr>
          <w:t xml:space="preserve">-coated </w:t>
        </w:r>
      </w:ins>
      <w:ins w:id="11" w:author="Deepikaa Menon" w:date="2020-08-09T19:36:00Z">
        <w:r w:rsidR="00963D60">
          <w:rPr>
            <w:lang w:val="en-US"/>
          </w:rPr>
          <w:t xml:space="preserve">vesicle </w:t>
        </w:r>
        <w:r w:rsidR="000A0CBB">
          <w:rPr>
            <w:lang w:val="en-US"/>
          </w:rPr>
          <w:t>that is then transported into the cell interior</w:t>
        </w:r>
      </w:ins>
      <w:ins w:id="12" w:author="Deepikaa Menon" w:date="2020-08-10T18:55:00Z">
        <w:r w:rsidR="003F022C">
          <w:rPr>
            <w:lang w:val="en-US"/>
          </w:rPr>
          <w:t xml:space="preserve"> </w:t>
        </w:r>
      </w:ins>
      <w:ins w:id="13" w:author="Deepikaa Menon" w:date="2020-08-10T18:56:00Z">
        <w:r w:rsidR="003F022C">
          <w:rPr>
            <w:lang w:val="en-US"/>
          </w:rPr>
          <w:fldChar w:fldCharType="begin" w:fldLock="1"/>
        </w:r>
      </w:ins>
      <w:r w:rsidR="00C50FA8">
        <w:rPr>
          <w:lang w:val="en-US"/>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id":"ITEM-2","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2","issue":"2","issued":{"date-parts":[["1973","5"]]},"page":"315-44","title":"Evidence for recycling of synaptic vesicle membrane during transmitter release at the frog neuromuscular junction.","type":"article-journal","volume":"57"},"uris":["http://www.mendeley.com/documents/?uuid=6df25f6a-5ca1-3119-936b-0d38ee977e9e"]}],"mendeley":{"formattedCitation":"(Bitsikas, Corrêa, and Nichols 2014; Heuser and Reese 1973)","plainTextFormattedCitation":"(Bitsikas, Corrêa, and Nichols 2014; Heuser and Reese 1973)","previouslyFormattedCitation":"(Bitsikas, Corrêa, and Nichols 2014; Heuser and Reese 1973)"},"properties":{"noteIndex":0},"schema":"https://github.com/citation-style-language/schema/raw/master/csl-citation.json"}</w:instrText>
      </w:r>
      <w:r w:rsidR="003F022C">
        <w:rPr>
          <w:lang w:val="en-US"/>
        </w:rPr>
        <w:fldChar w:fldCharType="separate"/>
      </w:r>
      <w:r w:rsidR="003F022C" w:rsidRPr="003F022C">
        <w:rPr>
          <w:noProof/>
          <w:lang w:val="en-US"/>
        </w:rPr>
        <w:t>(Bitsikas, Corrêa, and Nichols 2014; Heuser and Reese 1973)</w:t>
      </w:r>
      <w:ins w:id="14" w:author="Deepikaa Menon" w:date="2020-08-10T18:56:00Z">
        <w:r w:rsidR="003F022C">
          <w:rPr>
            <w:lang w:val="en-US"/>
          </w:rPr>
          <w:fldChar w:fldCharType="end"/>
        </w:r>
      </w:ins>
      <w:ins w:id="15" w:author="Deepikaa Menon" w:date="2020-08-09T19:36:00Z">
        <w:r w:rsidR="000A0CBB">
          <w:rPr>
            <w:lang w:val="en-US"/>
          </w:rPr>
          <w:t xml:space="preserve">. </w:t>
        </w:r>
      </w:ins>
      <w:ins w:id="16" w:author="Deepikaa Menon" w:date="2020-08-09T19:37:00Z">
        <w:r w:rsidR="000A0CBB">
          <w:rPr>
            <w:lang w:val="en-US"/>
          </w:rPr>
          <w:t>Over 50 different proteins are involved in</w:t>
        </w:r>
      </w:ins>
      <w:del w:id="17" w:author="Deepikaa Menon" w:date="2020-08-09T19:33:00Z">
        <w:r w:rsidR="00C743F8" w:rsidDel="00963D60">
          <w:rPr>
            <w:lang w:val="en-US"/>
          </w:rPr>
          <w:delText>involves</w:delText>
        </w:r>
      </w:del>
      <w:del w:id="18" w:author="Deepikaa Menon" w:date="2020-08-09T19:36:00Z">
        <w:r w:rsidR="00C743F8" w:rsidDel="000A0CBB">
          <w:rPr>
            <w:lang w:val="en-US"/>
          </w:rPr>
          <w:delText xml:space="preserve"> the</w:delText>
        </w:r>
      </w:del>
      <w:r w:rsidR="00C743F8">
        <w:rPr>
          <w:lang w:val="en-US"/>
        </w:rPr>
        <w:t xml:space="preserve"> reshaping </w:t>
      </w:r>
      <w:r w:rsidRPr="00985115">
        <w:rPr>
          <w:lang w:val="en-US"/>
        </w:rPr>
        <w:t xml:space="preserve">a flat plasma </w:t>
      </w:r>
      <w:ins w:id="19" w:author="Deepikaa Menon" w:date="2020-08-09T19:51:00Z">
        <w:r w:rsidR="00851777">
          <w:rPr>
            <w:lang w:val="en-US"/>
          </w:rPr>
          <w:t xml:space="preserve">membrane </w:t>
        </w:r>
      </w:ins>
      <w:r w:rsidRPr="00985115">
        <w:rPr>
          <w:lang w:val="en-US"/>
        </w:rPr>
        <w:t>into a</w:t>
      </w:r>
      <w:ins w:id="20" w:author="Deepikaa Menon" w:date="2020-08-09T19:37:00Z">
        <w:r w:rsidR="000A0CBB">
          <w:rPr>
            <w:lang w:val="en-US"/>
          </w:rPr>
          <w:t>n</w:t>
        </w:r>
      </w:ins>
      <w:ins w:id="21" w:author="Deepikaa Menon" w:date="2020-08-09T19:38:00Z">
        <w:r w:rsidR="000A0CBB">
          <w:rPr>
            <w:lang w:val="en-US"/>
          </w:rPr>
          <w:t xml:space="preserve"> i</w:t>
        </w:r>
      </w:ins>
      <w:del w:id="22" w:author="Deepikaa Menon" w:date="2020-08-09T19:37:00Z">
        <w:r w:rsidRPr="00985115" w:rsidDel="000A0CBB">
          <w:rPr>
            <w:lang w:val="en-US"/>
          </w:rPr>
          <w:delText xml:space="preserve"> </w:delText>
        </w:r>
      </w:del>
      <w:commentRangeStart w:id="23"/>
      <w:ins w:id="24" w:author="Marko Kaksonen" w:date="2020-08-03T15:45:00Z">
        <w:del w:id="25" w:author="Deepikaa Menon" w:date="2020-08-09T19:37:00Z">
          <w:r w:rsidR="00CF3972" w:rsidDel="000A0CBB">
            <w:rPr>
              <w:lang w:val="en-US"/>
            </w:rPr>
            <w:delText>(</w:delText>
          </w:r>
        </w:del>
      </w:ins>
      <w:del w:id="26" w:author="Deepikaa Menon" w:date="2020-08-09T19:37:00Z">
        <w:r w:rsidRPr="00985115" w:rsidDel="000A0CBB">
          <w:rPr>
            <w:lang w:val="en-US"/>
          </w:rPr>
          <w:delText>tubular</w:delText>
        </w:r>
      </w:del>
      <w:ins w:id="27" w:author="Marko Kaksonen" w:date="2020-08-03T15:45:00Z">
        <w:del w:id="28" w:author="Deepikaa Menon" w:date="2020-08-09T19:37:00Z">
          <w:r w:rsidR="00CF3972" w:rsidDel="000A0CBB">
            <w:rPr>
              <w:lang w:val="en-US"/>
            </w:rPr>
            <w:delText>)</w:delText>
          </w:r>
        </w:del>
      </w:ins>
      <w:commentRangeEnd w:id="23"/>
      <w:ins w:id="29" w:author="Marko Kaksonen" w:date="2020-08-03T15:46:00Z">
        <w:del w:id="30" w:author="Deepikaa Menon" w:date="2020-08-09T19:37:00Z">
          <w:r w:rsidR="00C36AF4" w:rsidDel="000A0CBB">
            <w:rPr>
              <w:rStyle w:val="CommentReference"/>
            </w:rPr>
            <w:commentReference w:id="23"/>
          </w:r>
        </w:del>
      </w:ins>
      <w:del w:id="31" w:author="Deepikaa Menon" w:date="2020-08-09T19:37:00Z">
        <w:r w:rsidRPr="00985115" w:rsidDel="000A0CBB">
          <w:rPr>
            <w:lang w:val="en-US"/>
          </w:rPr>
          <w:delText xml:space="preserve"> i</w:delText>
        </w:r>
      </w:del>
      <w:r w:rsidRPr="00985115">
        <w:rPr>
          <w:lang w:val="en-US"/>
        </w:rPr>
        <w:t>nvagination that eventually forms a vesicle</w:t>
      </w:r>
      <w:ins w:id="32" w:author="Deepikaa Menon" w:date="2020-08-10T19:07:00Z">
        <w:r w:rsidR="00C50FA8">
          <w:rPr>
            <w:lang w:val="en-US"/>
          </w:rPr>
          <w:t xml:space="preserve"> </w:t>
        </w:r>
        <w:r w:rsidR="00C50FA8">
          <w:rPr>
            <w:lang w:val="en-US"/>
          </w:rPr>
          <w:fldChar w:fldCharType="begin" w:fldLock="1"/>
        </w:r>
      </w:ins>
      <w:r w:rsidR="00C50FA8">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operties":{"noteIndex":0},"schema":"https://github.com/citation-style-language/schema/raw/master/csl-citation.json"}</w:instrText>
      </w:r>
      <w:r w:rsidR="00C50FA8">
        <w:rPr>
          <w:lang w:val="en-US"/>
        </w:rPr>
        <w:fldChar w:fldCharType="separate"/>
      </w:r>
      <w:r w:rsidR="00C50FA8" w:rsidRPr="00C50FA8">
        <w:rPr>
          <w:noProof/>
          <w:lang w:val="en-US"/>
        </w:rPr>
        <w:t>(Kaksonen and Roux 2018)</w:t>
      </w:r>
      <w:ins w:id="33" w:author="Deepikaa Menon" w:date="2020-08-10T19:07:00Z">
        <w:r w:rsidR="00C50FA8">
          <w:rPr>
            <w:lang w:val="en-US"/>
          </w:rPr>
          <w:fldChar w:fldCharType="end"/>
        </w:r>
      </w:ins>
      <w:r w:rsidRPr="00985115">
        <w:rPr>
          <w:lang w:val="en-US"/>
        </w:rPr>
        <w:t xml:space="preserve">. </w:t>
      </w:r>
      <w:r w:rsidRPr="00236C39">
        <w:rPr>
          <w:lang w:val="en-US"/>
        </w:rPr>
        <w:t xml:space="preserve">Forces that drive the transition from invagination to spherical vesicle in mammalian cells are provided by </w:t>
      </w:r>
      <w:del w:id="34" w:author="Deepikaa Menon" w:date="2020-08-09T19:46:00Z">
        <w:r w:rsidRPr="00236C39" w:rsidDel="00036E6F">
          <w:rPr>
            <w:lang w:val="en-US"/>
          </w:rPr>
          <w:delText>con</w:delText>
        </w:r>
        <w:r w:rsidR="00015E4B" w:rsidDel="00036E6F">
          <w:rPr>
            <w:lang w:val="en-US"/>
          </w:rPr>
          <w:delText>formation changes</w:delText>
        </w:r>
        <w:r w:rsidR="00CF1779" w:rsidDel="00036E6F">
          <w:rPr>
            <w:lang w:val="en-US"/>
          </w:rPr>
          <w:delText xml:space="preserve"> </w:delText>
        </w:r>
        <w:r w:rsidR="00CF1779" w:rsidDel="005C5F84">
          <w:rPr>
            <w:lang w:val="en-US"/>
          </w:rPr>
          <w:delText xml:space="preserve">   </w:delText>
        </w:r>
        <w:r w:rsidRPr="00236C39" w:rsidDel="005C5F84">
          <w:rPr>
            <w:lang w:val="en-US"/>
          </w:rPr>
          <w:delText xml:space="preserve"> </w:delText>
        </w:r>
        <w:r w:rsidRPr="00236C39" w:rsidDel="00036E6F">
          <w:rPr>
            <w:lang w:val="en-US"/>
          </w:rPr>
          <w:delText xml:space="preserve">of </w:delText>
        </w:r>
      </w:del>
      <w:r w:rsidRPr="00236C39">
        <w:rPr>
          <w:lang w:val="en-US"/>
        </w:rPr>
        <w:t xml:space="preserve">the </w:t>
      </w:r>
      <w:commentRangeStart w:id="35"/>
      <w:r w:rsidRPr="00236C39">
        <w:rPr>
          <w:lang w:val="en-US"/>
        </w:rPr>
        <w:t>GTPase Dynamin</w:t>
      </w:r>
      <w:commentRangeEnd w:id="35"/>
      <w:r w:rsidR="003E0045">
        <w:rPr>
          <w:rStyle w:val="CommentReference"/>
        </w:rPr>
        <w:commentReference w:id="35"/>
      </w:r>
      <w:r w:rsidRPr="00236C39">
        <w:rPr>
          <w:lang w:val="en-US"/>
        </w:rPr>
        <w:t xml:space="preserve">. Dynamin is now known to </w:t>
      </w:r>
      <w:ins w:id="36" w:author="Deepikaa Menon" w:date="2020-08-09T19:42:00Z">
        <w:r w:rsidR="00F5560A">
          <w:rPr>
            <w:lang w:val="en-US"/>
          </w:rPr>
          <w:t xml:space="preserve">interact via its proline-rich-domains </w:t>
        </w:r>
      </w:ins>
      <w:del w:id="37" w:author="Deepikaa Menon" w:date="2020-08-09T19:42:00Z">
        <w:r w:rsidRPr="00236C39" w:rsidDel="00F5560A">
          <w:rPr>
            <w:lang w:val="en-US"/>
          </w:rPr>
          <w:delText xml:space="preserve">act in </w:delText>
        </w:r>
        <w:commentRangeStart w:id="38"/>
        <w:r w:rsidRPr="00236C39" w:rsidDel="00F5560A">
          <w:rPr>
            <w:lang w:val="en-US"/>
          </w:rPr>
          <w:delText>concert</w:delText>
        </w:r>
        <w:commentRangeEnd w:id="38"/>
        <w:r w:rsidR="001525D3" w:rsidDel="00F5560A">
          <w:rPr>
            <w:rStyle w:val="CommentReference"/>
          </w:rPr>
          <w:commentReference w:id="38"/>
        </w:r>
        <w:r w:rsidRPr="00236C39" w:rsidDel="00F5560A">
          <w:rPr>
            <w:lang w:val="en-US"/>
          </w:rPr>
          <w:delText xml:space="preserve"> </w:delText>
        </w:r>
      </w:del>
      <w:r w:rsidRPr="00236C39">
        <w:rPr>
          <w:lang w:val="en-US"/>
        </w:rPr>
        <w:t xml:space="preserve">with </w:t>
      </w:r>
      <w:ins w:id="39" w:author="Deepikaa Menon" w:date="2020-08-09T19:42:00Z">
        <w:r w:rsidR="00F5560A">
          <w:rPr>
            <w:lang w:val="en-US"/>
          </w:rPr>
          <w:t>SH3 domains of</w:t>
        </w:r>
      </w:ins>
      <w:del w:id="40" w:author="Deepikaa Menon" w:date="2020-08-09T19:42:00Z">
        <w:r w:rsidRPr="00236C39" w:rsidDel="00F5560A">
          <w:rPr>
            <w:lang w:val="en-US"/>
          </w:rPr>
          <w:delText>the</w:delText>
        </w:r>
      </w:del>
      <w:r w:rsidRPr="00236C39">
        <w:rPr>
          <w:lang w:val="en-US"/>
        </w:rPr>
        <w:t xml:space="preserve"> crescent-shaped N-BAR proteins</w:t>
      </w:r>
      <w:ins w:id="41" w:author="Deepikaa Menon" w:date="2020-08-09T19:42:00Z">
        <w:r w:rsidR="00F5560A">
          <w:rPr>
            <w:lang w:val="en-US"/>
          </w:rPr>
          <w:t xml:space="preserve"> like</w:t>
        </w:r>
      </w:ins>
      <w:r w:rsidRPr="00236C39">
        <w:rPr>
          <w:lang w:val="en-US"/>
        </w:rPr>
        <w:t xml:space="preserve"> Endophilin and </w:t>
      </w:r>
      <w:del w:id="42" w:author="Marko Kaksonen" w:date="2020-08-03T15:49:00Z">
        <w:r w:rsidRPr="00236C39" w:rsidDel="00924C59">
          <w:rPr>
            <w:lang w:val="en-US"/>
          </w:rPr>
          <w:delText xml:space="preserve">Amphyphysin </w:delText>
        </w:r>
      </w:del>
      <w:proofErr w:type="spellStart"/>
      <w:ins w:id="43" w:author="Marko Kaksonen" w:date="2020-08-03T15:49:00Z">
        <w:r w:rsidR="00924C59" w:rsidRPr="00236C39">
          <w:rPr>
            <w:lang w:val="en-US"/>
          </w:rPr>
          <w:t>Amph</w:t>
        </w:r>
        <w:r w:rsidR="00924C59">
          <w:rPr>
            <w:lang w:val="en-US"/>
          </w:rPr>
          <w:t>i</w:t>
        </w:r>
        <w:r w:rsidR="00924C59" w:rsidRPr="00236C39">
          <w:rPr>
            <w:lang w:val="en-US"/>
          </w:rPr>
          <w:t>physin</w:t>
        </w:r>
        <w:bookmarkStart w:id="44" w:name="_GoBack"/>
        <w:bookmarkEnd w:id="44"/>
        <w:proofErr w:type="spellEnd"/>
        <w:del w:id="45" w:author="Deepikaa Menon" w:date="2020-08-10T19:07:00Z">
          <w:r w:rsidR="00924C59" w:rsidRPr="00236C39" w:rsidDel="00C50FA8">
            <w:rPr>
              <w:lang w:val="en-US"/>
            </w:rPr>
            <w:delText xml:space="preserve"> </w:delText>
          </w:r>
        </w:del>
      </w:ins>
      <w:del w:id="46" w:author="Deepikaa Menon" w:date="2020-08-10T18:43:00Z">
        <w:r w:rsidRPr="00236C39" w:rsidDel="00143F97">
          <w:rPr>
            <w:lang w:val="en-US"/>
          </w:rPr>
          <w:delText>(</w:delText>
        </w:r>
      </w:del>
      <w:del w:id="47" w:author="Deepikaa Menon" w:date="2020-08-10T18:41:00Z">
        <w:r w:rsidRPr="00236C39" w:rsidDel="00143F97">
          <w:rPr>
            <w:lang w:val="en-US"/>
          </w:rPr>
          <w:delText xml:space="preserve">ref. Dynamin </w:delText>
        </w:r>
      </w:del>
      <w:del w:id="48" w:author="Deepikaa Menon" w:date="2020-08-10T18:42:00Z">
        <w:r w:rsidRPr="00236C39" w:rsidDel="00143F97">
          <w:rPr>
            <w:lang w:val="en-US"/>
          </w:rPr>
          <w:delText>papers</w:delText>
        </w:r>
      </w:del>
      <w:del w:id="49" w:author="Deepikaa Menon" w:date="2020-08-10T19:07:00Z">
        <w:r w:rsidRPr="00236C39" w:rsidDel="00C50FA8">
          <w:rPr>
            <w:lang w:val="en-US"/>
          </w:rPr>
          <w:delText>)</w:delText>
        </w:r>
      </w:del>
      <w:r w:rsidRPr="00236C39">
        <w:rPr>
          <w:lang w:val="en-US"/>
        </w:rPr>
        <w:t>.</w:t>
      </w:r>
      <w:ins w:id="50" w:author="Deepikaa Menon" w:date="2020-08-09T19:46:00Z">
        <w:r w:rsidR="00036E6F">
          <w:rPr>
            <w:lang w:val="en-US"/>
          </w:rPr>
          <w:t xml:space="preserve"> C</w:t>
        </w:r>
        <w:r w:rsidR="00036E6F" w:rsidRPr="00236C39">
          <w:rPr>
            <w:lang w:val="en-US"/>
          </w:rPr>
          <w:t>on</w:t>
        </w:r>
        <w:r w:rsidR="00036E6F">
          <w:rPr>
            <w:lang w:val="en-US"/>
          </w:rPr>
          <w:t xml:space="preserve">formation changes </w:t>
        </w:r>
      </w:ins>
      <w:ins w:id="51" w:author="Deepikaa Menon" w:date="2020-08-09T19:47:00Z">
        <w:r w:rsidR="00036E6F">
          <w:rPr>
            <w:lang w:val="en-US"/>
          </w:rPr>
          <w:t xml:space="preserve">of Dynamin </w:t>
        </w:r>
      </w:ins>
      <w:ins w:id="52" w:author="Deepikaa Menon" w:date="2020-08-09T19:54:00Z">
        <w:r w:rsidR="00353977">
          <w:rPr>
            <w:lang w:val="en-US"/>
          </w:rPr>
          <w:t>molecules recruited to an</w:t>
        </w:r>
      </w:ins>
      <w:ins w:id="53" w:author="Deepikaa Menon" w:date="2020-08-09T19:47:00Z">
        <w:r w:rsidR="00036E6F">
          <w:rPr>
            <w:lang w:val="en-US"/>
          </w:rPr>
          <w:t xml:space="preserve"> N-BAR scaffold cause </w:t>
        </w:r>
      </w:ins>
      <w:ins w:id="54" w:author="Deepikaa Menon" w:date="2020-08-09T19:50:00Z">
        <w:r w:rsidR="00851777">
          <w:rPr>
            <w:lang w:val="en-US"/>
          </w:rPr>
          <w:t xml:space="preserve">constriction of </w:t>
        </w:r>
      </w:ins>
      <w:ins w:id="55" w:author="Deepikaa Menon" w:date="2020-08-09T19:51:00Z">
        <w:r w:rsidR="00851777">
          <w:rPr>
            <w:lang w:val="en-US"/>
          </w:rPr>
          <w:t>the unde</w:t>
        </w:r>
      </w:ins>
      <w:ins w:id="56" w:author="Deepikaa Menon" w:date="2020-08-09T19:52:00Z">
        <w:r w:rsidR="00851777">
          <w:rPr>
            <w:lang w:val="en-US"/>
          </w:rPr>
          <w:t xml:space="preserve">rlying </w:t>
        </w:r>
      </w:ins>
      <w:ins w:id="57" w:author="Deepikaa Menon" w:date="2020-08-09T19:51:00Z">
        <w:r w:rsidR="00851777">
          <w:rPr>
            <w:lang w:val="en-US"/>
          </w:rPr>
          <w:t xml:space="preserve">invaginated membrane, resulting in </w:t>
        </w:r>
      </w:ins>
      <w:ins w:id="58" w:author="Deepikaa Menon" w:date="2020-08-09T19:47:00Z">
        <w:r w:rsidR="00036E6F">
          <w:rPr>
            <w:lang w:val="en-US"/>
          </w:rPr>
          <w:t xml:space="preserve">vesicle </w:t>
        </w:r>
      </w:ins>
      <w:ins w:id="59" w:author="Deepikaa Menon" w:date="2020-08-09T19:54:00Z">
        <w:r w:rsidR="00621D01">
          <w:rPr>
            <w:lang w:val="en-US"/>
          </w:rPr>
          <w:t>formation</w:t>
        </w:r>
      </w:ins>
      <w:ins w:id="60" w:author="Deepikaa Menon" w:date="2020-08-09T19:47:00Z">
        <w:r w:rsidR="00036E6F">
          <w:rPr>
            <w:lang w:val="en-US"/>
          </w:rPr>
          <w:t>.</w:t>
        </w:r>
      </w:ins>
      <w:r w:rsidR="00C743F8" w:rsidRPr="00C743F8">
        <w:rPr>
          <w:lang w:val="en-US"/>
        </w:rPr>
        <w:t xml:space="preserve"> </w:t>
      </w:r>
    </w:p>
    <w:p w14:paraId="599BF7E0" w14:textId="77777777" w:rsidR="000C4A73" w:rsidRDefault="000C4A73" w:rsidP="00985115">
      <w:pPr>
        <w:rPr>
          <w:ins w:id="61" w:author="Deepikaa Menon" w:date="2020-08-09T19:53:00Z"/>
          <w:lang w:val="en-US"/>
        </w:rPr>
      </w:pPr>
    </w:p>
    <w:p w14:paraId="08FA3BA6" w14:textId="23C2663A" w:rsidR="00C50D0E" w:rsidRDefault="00F5560A" w:rsidP="00985115">
      <w:pPr>
        <w:rPr>
          <w:ins w:id="62" w:author="Deepikaa Menon" w:date="2020-08-09T20:18:00Z"/>
          <w:lang w:val="en-US"/>
        </w:rPr>
      </w:pPr>
      <w:ins w:id="63" w:author="Deepikaa Menon" w:date="2020-08-09T19:42:00Z">
        <w:r>
          <w:rPr>
            <w:lang w:val="en-US"/>
          </w:rPr>
          <w:t xml:space="preserve">In yeast, </w:t>
        </w:r>
      </w:ins>
      <w:ins w:id="64" w:author="Deepikaa Menon" w:date="2020-08-09T19:43:00Z">
        <w:r>
          <w:rPr>
            <w:lang w:val="en-US"/>
          </w:rPr>
          <w:t xml:space="preserve">CME is the only pathway for uptake of cargo, and comprises of </w:t>
        </w:r>
      </w:ins>
      <w:ins w:id="65" w:author="Deepikaa Menon" w:date="2020-08-09T19:52:00Z">
        <w:r w:rsidR="000C4A73">
          <w:rPr>
            <w:lang w:val="en-US"/>
          </w:rPr>
          <w:t>a</w:t>
        </w:r>
      </w:ins>
      <w:ins w:id="66" w:author="Deepikaa Menon" w:date="2020-08-09T19:43:00Z">
        <w:r>
          <w:rPr>
            <w:lang w:val="en-US"/>
          </w:rPr>
          <w:t xml:space="preserve"> similar process as in mammalian cells. M</w:t>
        </w:r>
      </w:ins>
      <w:ins w:id="67" w:author="Deepikaa Menon" w:date="2020-08-09T19:45:00Z">
        <w:r w:rsidR="009873F1">
          <w:rPr>
            <w:lang w:val="en-US"/>
          </w:rPr>
          <w:t>ost</w:t>
        </w:r>
      </w:ins>
      <w:ins w:id="68" w:author="Deepikaa Menon" w:date="2020-08-09T19:43:00Z">
        <w:r>
          <w:rPr>
            <w:lang w:val="en-US"/>
          </w:rPr>
          <w:t xml:space="preserve"> mammalian </w:t>
        </w:r>
      </w:ins>
      <w:ins w:id="69" w:author="Deepikaa Menon" w:date="2020-08-09T19:44:00Z">
        <w:r>
          <w:rPr>
            <w:lang w:val="en-US"/>
          </w:rPr>
          <w:t>CME proteins have homologues in yeast</w:t>
        </w:r>
      </w:ins>
      <w:ins w:id="70" w:author="Deepikaa Menon" w:date="2020-08-09T19:54:00Z">
        <w:r w:rsidR="00F408A8">
          <w:rPr>
            <w:lang w:val="en-US"/>
          </w:rPr>
          <w:t>:</w:t>
        </w:r>
      </w:ins>
      <w:ins w:id="71" w:author="Deepikaa Menon" w:date="2020-08-09T19:44:00Z">
        <w:r>
          <w:rPr>
            <w:lang w:val="en-US"/>
          </w:rPr>
          <w:t xml:space="preserve"> th</w:t>
        </w:r>
      </w:ins>
      <w:ins w:id="72" w:author="Deepikaa Menon" w:date="2020-08-09T19:45:00Z">
        <w:r w:rsidR="009873F1">
          <w:rPr>
            <w:lang w:val="en-US"/>
          </w:rPr>
          <w:t>ese proteins</w:t>
        </w:r>
      </w:ins>
      <w:ins w:id="73" w:author="Deepikaa Menon" w:date="2020-08-09T19:44:00Z">
        <w:r>
          <w:rPr>
            <w:lang w:val="en-US"/>
          </w:rPr>
          <w:t xml:space="preserve"> drive the establishment of endocytic sites, </w:t>
        </w:r>
      </w:ins>
      <w:ins w:id="74" w:author="Deepikaa Menon" w:date="2020-08-09T19:55:00Z">
        <w:r w:rsidR="00F408A8">
          <w:rPr>
            <w:lang w:val="en-US"/>
          </w:rPr>
          <w:t xml:space="preserve">form the mechanical link between membrane and actin proteins, </w:t>
        </w:r>
      </w:ins>
      <w:ins w:id="75" w:author="Deepikaa Menon" w:date="2020-08-09T19:54:00Z">
        <w:r w:rsidR="00F408A8">
          <w:rPr>
            <w:lang w:val="en-US"/>
          </w:rPr>
          <w:t xml:space="preserve">Actin </w:t>
        </w:r>
      </w:ins>
      <w:ins w:id="76" w:author="Deepikaa Menon" w:date="2020-08-09T19:55:00Z">
        <w:r w:rsidR="00F408A8">
          <w:rPr>
            <w:lang w:val="en-US"/>
          </w:rPr>
          <w:t xml:space="preserve">nucleation and polymerization </w:t>
        </w:r>
      </w:ins>
      <w:ins w:id="77" w:author="Deepikaa Menon" w:date="2020-08-09T19:56:00Z">
        <w:r w:rsidR="00F408A8">
          <w:rPr>
            <w:lang w:val="en-US"/>
          </w:rPr>
          <w:t xml:space="preserve">then </w:t>
        </w:r>
      </w:ins>
      <w:ins w:id="78" w:author="Deepikaa Menon" w:date="2020-08-09T19:55:00Z">
        <w:r w:rsidR="00F408A8">
          <w:rPr>
            <w:lang w:val="en-US"/>
          </w:rPr>
          <w:t xml:space="preserve">drives the </w:t>
        </w:r>
      </w:ins>
      <w:ins w:id="79" w:author="Deepikaa Menon" w:date="2020-08-09T19:54:00Z">
        <w:r w:rsidR="00F408A8">
          <w:rPr>
            <w:lang w:val="en-US"/>
          </w:rPr>
          <w:t>formation</w:t>
        </w:r>
      </w:ins>
      <w:ins w:id="80" w:author="Deepikaa Menon" w:date="2020-08-09T19:44:00Z">
        <w:r>
          <w:rPr>
            <w:lang w:val="en-US"/>
          </w:rPr>
          <w:t xml:space="preserve"> tubular invagination</w:t>
        </w:r>
      </w:ins>
      <w:ins w:id="81" w:author="Deepikaa Menon" w:date="2020-08-09T19:45:00Z">
        <w:r w:rsidR="009873F1">
          <w:rPr>
            <w:lang w:val="en-US"/>
          </w:rPr>
          <w:t>s</w:t>
        </w:r>
      </w:ins>
      <w:ins w:id="82" w:author="Deepikaa Menon" w:date="2020-08-09T19:44:00Z">
        <w:r>
          <w:rPr>
            <w:lang w:val="en-US"/>
          </w:rPr>
          <w:t>, and eventually cargo-filled vesicle</w:t>
        </w:r>
      </w:ins>
      <w:ins w:id="83" w:author="Deepikaa Menon" w:date="2020-08-09T19:45:00Z">
        <w:r w:rsidR="009873F1">
          <w:rPr>
            <w:lang w:val="en-US"/>
          </w:rPr>
          <w:t>s</w:t>
        </w:r>
      </w:ins>
      <w:ins w:id="84" w:author="Deepikaa Menon" w:date="2020-08-09T19:44:00Z">
        <w:r>
          <w:rPr>
            <w:lang w:val="en-US"/>
          </w:rPr>
          <w:t xml:space="preserve"> </w:t>
        </w:r>
      </w:ins>
      <w:ins w:id="85" w:author="Deepikaa Menon" w:date="2020-08-09T19:55:00Z">
        <w:r w:rsidR="00F408A8">
          <w:rPr>
            <w:lang w:val="en-US"/>
          </w:rPr>
          <w:t xml:space="preserve">are formed </w:t>
        </w:r>
      </w:ins>
      <w:ins w:id="86" w:author="Deepikaa Menon" w:date="2020-08-09T19:44:00Z">
        <w:r>
          <w:rPr>
            <w:lang w:val="en-US"/>
          </w:rPr>
          <w:t xml:space="preserve">(Marko </w:t>
        </w:r>
        <w:proofErr w:type="spellStart"/>
        <w:r>
          <w:rPr>
            <w:lang w:val="en-US"/>
          </w:rPr>
          <w:t>Aurelieven</w:t>
        </w:r>
        <w:proofErr w:type="spellEnd"/>
        <w:r>
          <w:rPr>
            <w:lang w:val="en-US"/>
          </w:rPr>
          <w:t xml:space="preserve"> review).</w:t>
        </w:r>
      </w:ins>
      <w:ins w:id="87" w:author="Deepikaa Menon" w:date="2020-08-09T19:42:00Z">
        <w:r>
          <w:rPr>
            <w:lang w:val="en-US"/>
          </w:rPr>
          <w:t xml:space="preserve"> </w:t>
        </w:r>
      </w:ins>
      <w:ins w:id="88" w:author="Deepikaa Menon" w:date="2020-08-09T19:56:00Z">
        <w:r w:rsidR="00A230E2">
          <w:rPr>
            <w:lang w:val="en-US"/>
          </w:rPr>
          <w:t>The role of Dynamin in this process has been debated:  y</w:t>
        </w:r>
      </w:ins>
      <w:del w:id="89" w:author="Deepikaa Menon" w:date="2020-08-09T19:56:00Z">
        <w:r w:rsidR="00C743F8" w:rsidDel="00A230E2">
          <w:rPr>
            <w:lang w:val="en-US"/>
          </w:rPr>
          <w:delText>Y</w:delText>
        </w:r>
      </w:del>
      <w:r w:rsidR="00C743F8">
        <w:rPr>
          <w:lang w:val="en-US"/>
        </w:rPr>
        <w:t xml:space="preserve">east dynamin </w:t>
      </w:r>
      <w:commentRangeStart w:id="90"/>
      <w:r w:rsidR="00C743F8">
        <w:rPr>
          <w:lang w:val="en-US"/>
        </w:rPr>
        <w:t xml:space="preserve">Vps1 </w:t>
      </w:r>
      <w:commentRangeEnd w:id="90"/>
      <w:r w:rsidR="0031723D">
        <w:rPr>
          <w:rStyle w:val="CommentReference"/>
        </w:rPr>
        <w:commentReference w:id="90"/>
      </w:r>
      <w:r w:rsidR="00C743F8">
        <w:rPr>
          <w:lang w:val="en-US"/>
        </w:rPr>
        <w:t>has</w:t>
      </w:r>
      <w:ins w:id="91" w:author="Deepikaa Menon" w:date="2020-08-09T19:56:00Z">
        <w:r w:rsidR="00F8692E">
          <w:rPr>
            <w:lang w:val="en-US"/>
          </w:rPr>
          <w:t xml:space="preserve"> a</w:t>
        </w:r>
      </w:ins>
      <w:ins w:id="92" w:author="Deepikaa Menon" w:date="2020-08-09T20:04:00Z">
        <w:r w:rsidR="00272FBB">
          <w:rPr>
            <w:lang w:val="en-US"/>
          </w:rPr>
          <w:t xml:space="preserve"> major</w:t>
        </w:r>
      </w:ins>
      <w:ins w:id="93" w:author="Deepikaa Menon" w:date="2020-08-09T19:56:00Z">
        <w:r w:rsidR="00F8692E">
          <w:rPr>
            <w:lang w:val="en-US"/>
          </w:rPr>
          <w:t xml:space="preserve"> role</w:t>
        </w:r>
      </w:ins>
      <w:ins w:id="94" w:author="Deepikaa Menon" w:date="2020-08-09T20:03:00Z">
        <w:r w:rsidR="005B6FF9">
          <w:rPr>
            <w:lang w:val="en-US"/>
          </w:rPr>
          <w:t xml:space="preserve"> the </w:t>
        </w:r>
        <w:proofErr w:type="spellStart"/>
        <w:r w:rsidR="005B6FF9">
          <w:rPr>
            <w:lang w:val="en-US"/>
          </w:rPr>
          <w:t>golgi</w:t>
        </w:r>
        <w:proofErr w:type="spellEnd"/>
        <w:r w:rsidR="005B6FF9">
          <w:rPr>
            <w:lang w:val="en-US"/>
          </w:rPr>
          <w:t xml:space="preserve"> trafficking pathway, and</w:t>
        </w:r>
      </w:ins>
      <w:r w:rsidR="00C743F8">
        <w:rPr>
          <w:lang w:val="en-US"/>
        </w:rPr>
        <w:t xml:space="preserve"> been proposed to interact with endocytic proteins</w:t>
      </w:r>
      <w:del w:id="95" w:author="Deepikaa Menon" w:date="2020-08-09T20:04:00Z">
        <w:r w:rsidR="00C743F8" w:rsidDel="00E17D01">
          <w:rPr>
            <w:lang w:val="en-US"/>
          </w:rPr>
          <w:delText>, although</w:delText>
        </w:r>
      </w:del>
      <w:del w:id="96" w:author="Deepikaa Menon" w:date="2020-08-09T20:03:00Z">
        <w:r w:rsidR="00C743F8" w:rsidDel="00272FBB">
          <w:rPr>
            <w:lang w:val="en-US"/>
          </w:rPr>
          <w:delText xml:space="preserve"> the</w:delText>
        </w:r>
      </w:del>
      <w:del w:id="97" w:author="Deepikaa Menon" w:date="2020-08-09T20:04:00Z">
        <w:r w:rsidR="00C743F8" w:rsidDel="00E17D01">
          <w:rPr>
            <w:lang w:val="en-US"/>
          </w:rPr>
          <w:delText xml:space="preserve"> its</w:delText>
        </w:r>
      </w:del>
      <w:ins w:id="98" w:author="Deepikaa Menon" w:date="2020-08-09T20:04:00Z">
        <w:r w:rsidR="00E17D01">
          <w:rPr>
            <w:lang w:val="en-US"/>
          </w:rPr>
          <w:t>.</w:t>
        </w:r>
      </w:ins>
      <w:ins w:id="99" w:author="Deepikaa Menon" w:date="2020-08-09T20:05:00Z">
        <w:r w:rsidR="00C50F8B">
          <w:rPr>
            <w:lang w:val="en-US"/>
          </w:rPr>
          <w:t xml:space="preserve"> Its importance in CME vesicle</w:t>
        </w:r>
      </w:ins>
      <w:del w:id="100" w:author="Deepikaa Menon" w:date="2020-08-09T20:05:00Z">
        <w:r w:rsidR="00C743F8" w:rsidDel="00C50F8B">
          <w:rPr>
            <w:lang w:val="en-US"/>
          </w:rPr>
          <w:delText xml:space="preserve"> role in the</w:delText>
        </w:r>
      </w:del>
      <w:r w:rsidR="00C743F8">
        <w:rPr>
          <w:lang w:val="en-US"/>
        </w:rPr>
        <w:t xml:space="preserve"> scission</w:t>
      </w:r>
      <w:del w:id="101" w:author="Deepikaa Menon" w:date="2020-08-09T20:05:00Z">
        <w:r w:rsidR="00C743F8" w:rsidDel="00C50F8B">
          <w:rPr>
            <w:lang w:val="en-US"/>
          </w:rPr>
          <w:delText xml:space="preserve"> process</w:delText>
        </w:r>
      </w:del>
      <w:r w:rsidR="00C743F8">
        <w:rPr>
          <w:lang w:val="en-US"/>
        </w:rPr>
        <w:t xml:space="preserve"> is </w:t>
      </w:r>
      <w:ins w:id="102" w:author="Deepikaa Menon" w:date="2020-08-09T20:05:00Z">
        <w:r w:rsidR="00C50F8B">
          <w:rPr>
            <w:lang w:val="en-US"/>
          </w:rPr>
          <w:t xml:space="preserve">however, </w:t>
        </w:r>
      </w:ins>
      <w:r w:rsidR="00C743F8">
        <w:rPr>
          <w:lang w:val="en-US"/>
        </w:rPr>
        <w:t xml:space="preserve">still debated (references). </w:t>
      </w:r>
      <w:r w:rsidR="00985115" w:rsidRPr="00236C39">
        <w:rPr>
          <w:lang w:val="en-US"/>
        </w:rPr>
        <w:t xml:space="preserve">In yeast cells, what causes membrane scission is </w:t>
      </w:r>
      <w:r w:rsidR="00C743F8">
        <w:rPr>
          <w:lang w:val="en-US"/>
        </w:rPr>
        <w:t xml:space="preserve">thus </w:t>
      </w:r>
      <w:r w:rsidR="00985115" w:rsidRPr="00236C39">
        <w:rPr>
          <w:lang w:val="en-US"/>
        </w:rPr>
        <w:t xml:space="preserve">unclear, although the yeast N-BAR </w:t>
      </w:r>
      <w:proofErr w:type="spellStart"/>
      <w:ins w:id="103" w:author="Deepikaa Menon" w:date="2020-08-09T20:06:00Z">
        <w:r w:rsidR="00006C3D">
          <w:rPr>
            <w:lang w:val="en-US"/>
          </w:rPr>
          <w:t>Rvs</w:t>
        </w:r>
      </w:ins>
      <w:proofErr w:type="spellEnd"/>
      <w:del w:id="104" w:author="Deepikaa Menon" w:date="2020-08-09T20:06:00Z">
        <w:r w:rsidR="00985115" w:rsidRPr="00236C39" w:rsidDel="00006C3D">
          <w:rPr>
            <w:lang w:val="en-US"/>
          </w:rPr>
          <w:delText>protein</w:delText>
        </w:r>
      </w:del>
      <w:r w:rsidR="00985115" w:rsidRPr="00236C39">
        <w:rPr>
          <w:lang w:val="en-US"/>
        </w:rPr>
        <w:t xml:space="preserve"> complex </w:t>
      </w:r>
      <w:ins w:id="105" w:author="Deepikaa Menon" w:date="2020-08-09T20:06:00Z">
        <w:r w:rsidR="00006C3D">
          <w:rPr>
            <w:lang w:val="en-US"/>
          </w:rPr>
          <w:t xml:space="preserve">(a heterodimeric complex of the proteins Rvs161 and Rvs167) </w:t>
        </w:r>
      </w:ins>
      <w:commentRangeStart w:id="106"/>
      <w:del w:id="107" w:author="Deepikaa Menon" w:date="2020-08-09T20:06:00Z">
        <w:r w:rsidR="00985115" w:rsidRPr="00236C39" w:rsidDel="00006C3D">
          <w:rPr>
            <w:lang w:val="en-US"/>
          </w:rPr>
          <w:delText>Rvs</w:delText>
        </w:r>
        <w:commentRangeEnd w:id="106"/>
        <w:r w:rsidR="00976555" w:rsidDel="00006C3D">
          <w:rPr>
            <w:rStyle w:val="CommentReference"/>
          </w:rPr>
          <w:commentReference w:id="106"/>
        </w:r>
        <w:r w:rsidR="00985115" w:rsidRPr="00236C39" w:rsidDel="00006C3D">
          <w:rPr>
            <w:lang w:val="en-US"/>
          </w:rPr>
          <w:delText xml:space="preserve"> </w:delText>
        </w:r>
      </w:del>
      <w:r w:rsidR="00985115" w:rsidRPr="00236C39">
        <w:rPr>
          <w:lang w:val="en-US"/>
        </w:rPr>
        <w:t>has been identified as an important component of the scission module</w:t>
      </w:r>
      <w:r w:rsidR="00C743F8">
        <w:rPr>
          <w:lang w:val="en-US"/>
        </w:rPr>
        <w:t xml:space="preserve"> (</w:t>
      </w:r>
      <w:commentRangeStart w:id="108"/>
      <w:r w:rsidR="00C743F8">
        <w:rPr>
          <w:lang w:val="en-US"/>
        </w:rPr>
        <w:t xml:space="preserve">ref Marko, </w:t>
      </w:r>
      <w:proofErr w:type="spellStart"/>
      <w:r w:rsidR="00C743F8">
        <w:rPr>
          <w:lang w:val="en-US"/>
        </w:rPr>
        <w:t>ANdrea</w:t>
      </w:r>
      <w:commentRangeEnd w:id="108"/>
      <w:proofErr w:type="spellEnd"/>
      <w:r w:rsidR="00817250">
        <w:rPr>
          <w:rStyle w:val="CommentReference"/>
        </w:rPr>
        <w:commentReference w:id="108"/>
      </w:r>
      <w:r w:rsidR="00C743F8">
        <w:rPr>
          <w:lang w:val="en-US"/>
        </w:rPr>
        <w:t>)</w:t>
      </w:r>
      <w:r w:rsidR="00985115" w:rsidRPr="00236C39">
        <w:rPr>
          <w:lang w:val="en-US"/>
        </w:rPr>
        <w:t>.</w:t>
      </w:r>
      <w:ins w:id="109" w:author="Deepikaa Menon" w:date="2020-08-09T20:07:00Z">
        <w:r w:rsidR="000003DD">
          <w:rPr>
            <w:lang w:val="en-US"/>
          </w:rPr>
          <w:t xml:space="preserve"> The two </w:t>
        </w:r>
        <w:proofErr w:type="spellStart"/>
        <w:r w:rsidR="000003DD">
          <w:rPr>
            <w:lang w:val="en-US"/>
          </w:rPr>
          <w:t>Rvs</w:t>
        </w:r>
        <w:proofErr w:type="spellEnd"/>
        <w:r w:rsidR="000003DD">
          <w:rPr>
            <w:lang w:val="en-US"/>
          </w:rPr>
          <w:t xml:space="preserve"> proteins are yeast homologues of</w:t>
        </w:r>
      </w:ins>
      <w:del w:id="110" w:author="Deepikaa Menon" w:date="2020-08-09T20:07:00Z">
        <w:r w:rsidR="00985115" w:rsidRPr="00236C39" w:rsidDel="000003DD">
          <w:rPr>
            <w:lang w:val="en-US"/>
          </w:rPr>
          <w:delText xml:space="preserve"> </w:delText>
        </w:r>
        <w:r w:rsidR="0065244F" w:rsidDel="000003DD">
          <w:rPr>
            <w:lang w:val="en-US"/>
          </w:rPr>
          <w:delText>The</w:delText>
        </w:r>
      </w:del>
      <w:r w:rsidR="0065244F">
        <w:rPr>
          <w:lang w:val="en-US"/>
        </w:rPr>
        <w:t xml:space="preserve"> </w:t>
      </w:r>
      <w:proofErr w:type="spellStart"/>
      <w:r w:rsidR="00985115" w:rsidRPr="00236C39">
        <w:rPr>
          <w:lang w:val="en-US"/>
        </w:rPr>
        <w:t>Amphiphysin</w:t>
      </w:r>
      <w:proofErr w:type="spellEnd"/>
      <w:r w:rsidR="00985115" w:rsidRPr="00236C39">
        <w:rPr>
          <w:lang w:val="en-US"/>
        </w:rPr>
        <w:t xml:space="preserve"> and Endophilin </w:t>
      </w:r>
      <w:del w:id="111" w:author="Deepikaa Menon" w:date="2020-08-09T20:07:00Z">
        <w:r w:rsidR="00985115" w:rsidRPr="00236C39" w:rsidDel="000003DD">
          <w:rPr>
            <w:lang w:val="en-US"/>
          </w:rPr>
          <w:delText xml:space="preserve">homologue </w:delText>
        </w:r>
        <w:r w:rsidR="0065244F" w:rsidDel="000003DD">
          <w:rPr>
            <w:lang w:val="en-US"/>
          </w:rPr>
          <w:delText xml:space="preserve">in yeast is </w:delText>
        </w:r>
        <w:r w:rsidR="00AE1683" w:rsidDel="000003DD">
          <w:rPr>
            <w:lang w:val="en-US"/>
          </w:rPr>
          <w:delText>the</w:delText>
        </w:r>
        <w:r w:rsidR="00985115" w:rsidRPr="00236C39" w:rsidDel="000003DD">
          <w:rPr>
            <w:lang w:val="en-US"/>
          </w:rPr>
          <w:delText xml:space="preserve"> heterodimeric</w:delText>
        </w:r>
        <w:r w:rsidR="00FE061D" w:rsidDel="000003DD">
          <w:rPr>
            <w:lang w:val="en-US"/>
          </w:rPr>
          <w:delText xml:space="preserve"> </w:delText>
        </w:r>
        <w:r w:rsidR="00985115" w:rsidRPr="00236C39" w:rsidDel="000003DD">
          <w:rPr>
            <w:lang w:val="en-US"/>
          </w:rPr>
          <w:delText xml:space="preserve">complex </w:delText>
        </w:r>
        <w:r w:rsidR="00FE061D" w:rsidDel="000003DD">
          <w:rPr>
            <w:lang w:val="en-US"/>
          </w:rPr>
          <w:delText xml:space="preserve">Rvs </w:delText>
        </w:r>
        <w:r w:rsidR="00985115" w:rsidRPr="00236C39" w:rsidDel="000003DD">
          <w:rPr>
            <w:lang w:val="en-US"/>
          </w:rPr>
          <w:delText xml:space="preserve">composed of Rvs161 and Rvs167 </w:delText>
        </w:r>
      </w:del>
      <w:r w:rsidR="00985115" w:rsidRPr="00236C39">
        <w:rPr>
          <w:lang w:val="en-US"/>
        </w:rPr>
        <w:t>(Friesen et al., 2006</w:t>
      </w:r>
      <w:r w:rsidR="00FE061D">
        <w:rPr>
          <w:lang w:val="en-US"/>
        </w:rPr>
        <w:t xml:space="preserve">, </w:t>
      </w:r>
      <w:proofErr w:type="spellStart"/>
      <w:r w:rsidR="00FE061D" w:rsidRPr="00236C39">
        <w:rPr>
          <w:lang w:val="en-US"/>
        </w:rPr>
        <w:t>Youn</w:t>
      </w:r>
      <w:proofErr w:type="spellEnd"/>
      <w:r w:rsidR="00FE061D" w:rsidRPr="00236C39">
        <w:rPr>
          <w:lang w:val="en-US"/>
        </w:rPr>
        <w:t xml:space="preserve"> et al., 2010</w:t>
      </w:r>
      <w:r w:rsidR="00985115" w:rsidRPr="00236C39">
        <w:rPr>
          <w:lang w:val="en-US"/>
        </w:rPr>
        <w:t>). Deletion of Rvs</w:t>
      </w:r>
      <w:ins w:id="112" w:author="Deepikaa Menon" w:date="2020-08-09T20:08:00Z">
        <w:r w:rsidR="000003DD">
          <w:rPr>
            <w:lang w:val="en-US"/>
          </w:rPr>
          <w:t>167</w:t>
        </w:r>
      </w:ins>
      <w:r w:rsidR="00985115" w:rsidRPr="00236C39">
        <w:rPr>
          <w:lang w:val="en-US"/>
        </w:rPr>
        <w:t xml:space="preserve"> reduces scission efficiency by nearly 30\% and reduces the invagination lengths at which scission occurs (</w:t>
      </w:r>
      <w:proofErr w:type="spellStart"/>
      <w:r w:rsidR="00985115" w:rsidRPr="00236C39">
        <w:rPr>
          <w:lang w:val="en-US"/>
        </w:rPr>
        <w:t>wanda</w:t>
      </w:r>
      <w:proofErr w:type="spellEnd"/>
      <w:r w:rsidR="00985115" w:rsidRPr="00236C39">
        <w:rPr>
          <w:lang w:val="en-US"/>
        </w:rPr>
        <w:t>)</w:t>
      </w:r>
      <w:r w:rsidR="0058349A">
        <w:rPr>
          <w:lang w:val="en-US"/>
        </w:rPr>
        <w:t>.</w:t>
      </w:r>
      <w:r w:rsidR="00985115" w:rsidRPr="00236C39">
        <w:rPr>
          <w:lang w:val="en-US"/>
        </w:rPr>
        <w:t xml:space="preserve"> Apart from a canonical N-BAR domain which forms </w:t>
      </w:r>
      <w:ins w:id="113" w:author="Deepikaa Menon" w:date="2020-08-09T20:14:00Z">
        <w:r w:rsidR="00E8480A">
          <w:rPr>
            <w:lang w:val="en-US"/>
          </w:rPr>
          <w:t>the</w:t>
        </w:r>
      </w:ins>
      <w:del w:id="114" w:author="Deepikaa Menon" w:date="2020-08-09T20:14:00Z">
        <w:r w:rsidR="00985115" w:rsidRPr="00236C39" w:rsidDel="00E8480A">
          <w:rPr>
            <w:lang w:val="en-US"/>
          </w:rPr>
          <w:delText>a</w:delText>
        </w:r>
      </w:del>
      <w:r w:rsidR="00985115" w:rsidRPr="00236C39">
        <w:rPr>
          <w:lang w:val="en-US"/>
        </w:rPr>
        <w:t xml:space="preserve"> cres</w:t>
      </w:r>
      <w:ins w:id="115" w:author="Deepikaa Menon" w:date="2020-08-09T20:08:00Z">
        <w:r w:rsidR="000003DD">
          <w:rPr>
            <w:lang w:val="en-US"/>
          </w:rPr>
          <w:t>c</w:t>
        </w:r>
      </w:ins>
      <w:r w:rsidR="00985115" w:rsidRPr="00236C39">
        <w:rPr>
          <w:lang w:val="en-US"/>
        </w:rPr>
        <w:t>ent-shaped structure,  Rvs167 has a Glycine-Proline-Alanine rich (GPA) region and a C-terminal SH3 domain</w:t>
      </w:r>
      <w:ins w:id="116" w:author="Deepikaa Menon" w:date="2020-08-10T01:22:00Z">
        <w:r w:rsidR="00A51D29">
          <w:rPr>
            <w:lang w:val="en-US"/>
          </w:rPr>
          <w:t xml:space="preserve"> </w:t>
        </w:r>
        <w:r w:rsidR="00A51D29" w:rsidRPr="00236C39">
          <w:rPr>
            <w:lang w:val="en-US"/>
          </w:rPr>
          <w:t>(</w:t>
        </w:r>
        <w:proofErr w:type="spellStart"/>
        <w:r w:rsidR="00A51D29" w:rsidRPr="00236C39">
          <w:rPr>
            <w:lang w:val="en-US"/>
          </w:rPr>
          <w:t>Sivadon</w:t>
        </w:r>
        <w:proofErr w:type="spellEnd"/>
        <w:r w:rsidR="00A51D29" w:rsidRPr="00236C39">
          <w:rPr>
            <w:lang w:val="en-US"/>
          </w:rPr>
          <w:t xml:space="preserve">, </w:t>
        </w:r>
        <w:proofErr w:type="spellStart"/>
        <w:r w:rsidR="00A51D29" w:rsidRPr="00236C39">
          <w:rPr>
            <w:lang w:val="en-US"/>
          </w:rPr>
          <w:t>Crouzet</w:t>
        </w:r>
        <w:proofErr w:type="spellEnd"/>
        <w:r w:rsidR="00A51D29" w:rsidRPr="00236C39">
          <w:rPr>
            <w:lang w:val="en-US"/>
          </w:rPr>
          <w:t xml:space="preserve"> and </w:t>
        </w:r>
        <w:proofErr w:type="spellStart"/>
        <w:r w:rsidR="00A51D29" w:rsidRPr="00236C39">
          <w:rPr>
            <w:lang w:val="en-US"/>
          </w:rPr>
          <w:t>Aigle</w:t>
        </w:r>
        <w:proofErr w:type="spellEnd"/>
        <w:r w:rsidR="00A51D29" w:rsidRPr="00236C39">
          <w:rPr>
            <w:lang w:val="en-US"/>
          </w:rPr>
          <w:t>, 1997)</w:t>
        </w:r>
      </w:ins>
      <w:r w:rsidR="00985115" w:rsidRPr="00236C39">
        <w:rPr>
          <w:lang w:val="en-US"/>
        </w:rPr>
        <w:t xml:space="preserve">. </w:t>
      </w:r>
      <w:del w:id="117" w:author="Deepikaa Menon" w:date="2020-08-10T01:38:00Z">
        <w:r w:rsidR="00985115" w:rsidRPr="00236C39" w:rsidDel="003D4CDA">
          <w:rPr>
            <w:lang w:val="en-US"/>
          </w:rPr>
          <w:delText>Rvs161 and Rvs167 N-BAR domains are 42\% similar, and 21\% identical</w:delText>
        </w:r>
      </w:del>
      <w:del w:id="118" w:author="Deepikaa Menon" w:date="2020-08-10T01:22:00Z">
        <w:r w:rsidR="00985115" w:rsidRPr="00236C39" w:rsidDel="00A51D29">
          <w:rPr>
            <w:lang w:val="en-US"/>
          </w:rPr>
          <w:delText>,</w:delText>
        </w:r>
      </w:del>
      <w:del w:id="119" w:author="Deepikaa Menon" w:date="2020-08-09T20:15:00Z">
        <w:r w:rsidR="00985115" w:rsidRPr="00236C39" w:rsidDel="00E8480A">
          <w:rPr>
            <w:lang w:val="en-US"/>
          </w:rPr>
          <w:delText xml:space="preserve"> but</w:delText>
        </w:r>
      </w:del>
      <w:del w:id="120" w:author="Deepikaa Menon" w:date="2020-08-10T01:22:00Z">
        <w:r w:rsidR="00985115" w:rsidRPr="00236C39" w:rsidDel="00A51D29">
          <w:rPr>
            <w:lang w:val="en-US"/>
          </w:rPr>
          <w:delText xml:space="preserve"> </w:delText>
        </w:r>
      </w:del>
      <w:del w:id="121" w:author="Deepikaa Menon" w:date="2020-08-09T20:08:00Z">
        <w:r w:rsidR="00985115" w:rsidRPr="00236C39" w:rsidDel="000003DD">
          <w:rPr>
            <w:lang w:val="en-US"/>
          </w:rPr>
          <w:delText xml:space="preserve">are not </w:delText>
        </w:r>
        <w:commentRangeStart w:id="122"/>
        <w:r w:rsidR="00985115" w:rsidRPr="00236C39" w:rsidDel="000003DD">
          <w:rPr>
            <w:lang w:val="en-US"/>
          </w:rPr>
          <w:delText xml:space="preserve">interchangeable </w:delText>
        </w:r>
      </w:del>
      <w:commentRangeEnd w:id="122"/>
      <w:del w:id="123" w:author="Deepikaa Menon" w:date="2020-08-10T01:22:00Z">
        <w:r w:rsidR="00CA2CFD" w:rsidDel="00A51D29">
          <w:rPr>
            <w:rStyle w:val="CommentReference"/>
          </w:rPr>
          <w:commentReference w:id="122"/>
        </w:r>
        <w:r w:rsidR="00985115" w:rsidRPr="00236C39" w:rsidDel="00A51D29">
          <w:rPr>
            <w:lang w:val="en-US"/>
          </w:rPr>
          <w:delText>(Sivadon, Crouzet and Aigle, 1997)</w:delText>
        </w:r>
      </w:del>
      <w:del w:id="124" w:author="Deepikaa Menon" w:date="2020-08-10T01:38:00Z">
        <w:r w:rsidR="00985115" w:rsidRPr="00236C39" w:rsidDel="003D4CDA">
          <w:rPr>
            <w:lang w:val="en-US"/>
          </w:rPr>
          <w:delText xml:space="preserve">. </w:delText>
        </w:r>
      </w:del>
      <w:r w:rsidR="00985115" w:rsidRPr="00236C39">
        <w:rPr>
          <w:lang w:val="en-US"/>
        </w:rPr>
        <w:t>The GPA region is thought to act as a linker with n</w:t>
      </w:r>
      <w:ins w:id="125" w:author="Deepikaa Menon" w:date="2020-08-09T20:17:00Z">
        <w:r w:rsidR="00C50D0E">
          <w:rPr>
            <w:lang w:val="en-US"/>
          </w:rPr>
          <w:t>o</w:t>
        </w:r>
      </w:ins>
      <w:del w:id="126" w:author="Deepikaa Menon" w:date="2020-08-09T20:17:00Z">
        <w:r w:rsidR="00985115" w:rsidRPr="00236C39" w:rsidDel="00C50D0E">
          <w:rPr>
            <w:lang w:val="en-US"/>
          </w:rPr>
          <w:delText>o known</w:delText>
        </w:r>
      </w:del>
      <w:r w:rsidR="00985115" w:rsidRPr="00236C39">
        <w:rPr>
          <w:lang w:val="en-US"/>
        </w:rPr>
        <w:t xml:space="preserve"> other </w:t>
      </w:r>
      <w:ins w:id="127" w:author="Deepikaa Menon" w:date="2020-08-09T20:17:00Z">
        <w:r w:rsidR="00C50D0E">
          <w:rPr>
            <w:lang w:val="en-US"/>
          </w:rPr>
          <w:t xml:space="preserve">known </w:t>
        </w:r>
      </w:ins>
      <w:r w:rsidR="00985115" w:rsidRPr="00236C39">
        <w:rPr>
          <w:lang w:val="en-US"/>
        </w:rPr>
        <w:t>function, while loss of the SH3 domain affects budding pattern and actin morphology</w:t>
      </w:r>
      <w:r w:rsidR="0065244F">
        <w:rPr>
          <w:lang w:val="en-US"/>
        </w:rPr>
        <w:t xml:space="preserve"> </w:t>
      </w:r>
      <w:del w:id="128" w:author="Deepikaa Menon" w:date="2020-08-10T01:22:00Z">
        <w:r w:rsidR="0065244F" w:rsidDel="00A51D29">
          <w:rPr>
            <w:lang w:val="en-US"/>
          </w:rPr>
          <w:delText>(</w:delText>
        </w:r>
      </w:del>
      <w:ins w:id="129" w:author="Deepikaa Menon" w:date="2020-08-10T01:22:00Z">
        <w:r w:rsidR="00A51D29" w:rsidRPr="00236C39">
          <w:rPr>
            <w:lang w:val="en-US"/>
          </w:rPr>
          <w:t xml:space="preserve"> </w:t>
        </w:r>
        <w:commentRangeStart w:id="130"/>
        <w:commentRangeEnd w:id="130"/>
        <w:r w:rsidR="00A51D29">
          <w:rPr>
            <w:rStyle w:val="CommentReference"/>
          </w:rPr>
          <w:commentReference w:id="130"/>
        </w:r>
      </w:ins>
      <w:del w:id="131" w:author="Deepikaa Menon" w:date="2020-08-10T01:22:00Z">
        <w:r w:rsidR="0065244F" w:rsidDel="00A51D29">
          <w:rPr>
            <w:lang w:val="en-US"/>
          </w:rPr>
          <w:delText>ref)</w:delText>
        </w:r>
        <w:r w:rsidR="00985115" w:rsidRPr="00236C39" w:rsidDel="00A51D29">
          <w:rPr>
            <w:lang w:val="en-US"/>
          </w:rPr>
          <w:delText xml:space="preserve">. </w:delText>
        </w:r>
      </w:del>
      <w:r w:rsidR="00985115" w:rsidRPr="00236C39">
        <w:rPr>
          <w:lang w:val="en-US"/>
        </w:rPr>
        <w:t xml:space="preserve">Most </w:t>
      </w:r>
      <w:proofErr w:type="spellStart"/>
      <w:r w:rsidR="00985115" w:rsidRPr="00236C39">
        <w:rPr>
          <w:lang w:val="en-US"/>
        </w:rPr>
        <w:t>Rvs</w:t>
      </w:r>
      <w:proofErr w:type="spellEnd"/>
      <w:r w:rsidR="00985115" w:rsidRPr="00236C39">
        <w:rPr>
          <w:lang w:val="en-US"/>
        </w:rPr>
        <w:t xml:space="preserve"> deletion phenotypes ca</w:t>
      </w:r>
      <w:ins w:id="132" w:author="Deepikaa Menon" w:date="2020-08-10T01:22:00Z">
        <w:r w:rsidR="00A51D29">
          <w:rPr>
            <w:lang w:val="en-US"/>
          </w:rPr>
          <w:t>n</w:t>
        </w:r>
      </w:ins>
      <w:del w:id="133" w:author="Deepikaa Menon" w:date="2020-08-10T01:22:00Z">
        <w:r w:rsidR="00985115" w:rsidRPr="00236C39" w:rsidDel="00A51D29">
          <w:rPr>
            <w:lang w:val="en-US"/>
          </w:rPr>
          <w:delText>n however,</w:delText>
        </w:r>
      </w:del>
      <w:r w:rsidR="00985115" w:rsidRPr="00236C39">
        <w:rPr>
          <w:lang w:val="en-US"/>
        </w:rPr>
        <w:t xml:space="preserve"> be rescued by expression of the BAR domain</w:t>
      </w:r>
      <w:ins w:id="134" w:author="Deepikaa Menon" w:date="2020-08-09T20:18:00Z">
        <w:r w:rsidR="00C50D0E">
          <w:rPr>
            <w:lang w:val="en-US"/>
          </w:rPr>
          <w:t>s</w:t>
        </w:r>
      </w:ins>
      <w:r w:rsidR="00985115" w:rsidRPr="00236C39">
        <w:rPr>
          <w:lang w:val="en-US"/>
        </w:rPr>
        <w:t xml:space="preserve"> alone (</w:t>
      </w:r>
      <w:proofErr w:type="spellStart"/>
      <w:r w:rsidR="00985115" w:rsidRPr="00236C39">
        <w:rPr>
          <w:lang w:val="en-US"/>
        </w:rPr>
        <w:t>Sivadon</w:t>
      </w:r>
      <w:proofErr w:type="spellEnd"/>
      <w:r w:rsidR="00985115" w:rsidRPr="00236C39">
        <w:rPr>
          <w:lang w:val="en-US"/>
        </w:rPr>
        <w:t xml:space="preserve">, </w:t>
      </w:r>
      <w:proofErr w:type="spellStart"/>
      <w:r w:rsidR="00985115" w:rsidRPr="00236C39">
        <w:rPr>
          <w:lang w:val="en-US"/>
        </w:rPr>
        <w:t>Crouzet</w:t>
      </w:r>
      <w:proofErr w:type="spellEnd"/>
      <w:r w:rsidR="00985115" w:rsidRPr="00236C39">
        <w:rPr>
          <w:lang w:val="en-US"/>
        </w:rPr>
        <w:t xml:space="preserve"> and </w:t>
      </w:r>
      <w:proofErr w:type="spellStart"/>
      <w:r w:rsidR="00985115" w:rsidRPr="00236C39">
        <w:rPr>
          <w:lang w:val="en-US"/>
        </w:rPr>
        <w:t>Aigle</w:t>
      </w:r>
      <w:proofErr w:type="spellEnd"/>
      <w:r w:rsidR="00985115" w:rsidRPr="00236C39">
        <w:rPr>
          <w:lang w:val="en-US"/>
        </w:rPr>
        <w:t xml:space="preserve">, 1997), suggesting that the BAR domains are the main functional unit of the </w:t>
      </w:r>
      <w:proofErr w:type="spellStart"/>
      <w:r w:rsidR="00985115" w:rsidRPr="00236C39">
        <w:rPr>
          <w:lang w:val="en-US"/>
        </w:rPr>
        <w:t>Rvs</w:t>
      </w:r>
      <w:proofErr w:type="spellEnd"/>
      <w:r w:rsidR="00985115" w:rsidRPr="00236C39">
        <w:rPr>
          <w:lang w:val="en-US"/>
        </w:rPr>
        <w:t xml:space="preserve"> complex.</w:t>
      </w:r>
    </w:p>
    <w:p w14:paraId="5AB8E3AE" w14:textId="77777777" w:rsidR="00C50D0E" w:rsidRDefault="00C50D0E" w:rsidP="00985115">
      <w:pPr>
        <w:rPr>
          <w:ins w:id="135" w:author="Deepikaa Menon" w:date="2020-08-09T20:18:00Z"/>
          <w:lang w:val="en-US"/>
        </w:rPr>
      </w:pPr>
    </w:p>
    <w:p w14:paraId="40E41FD1" w14:textId="638C5AA8" w:rsidR="00985115" w:rsidRDefault="00985115" w:rsidP="00985115">
      <w:pPr>
        <w:rPr>
          <w:ins w:id="136" w:author="Deepikaa Menon" w:date="2020-08-10T01:37:00Z"/>
          <w:lang w:val="en-US"/>
        </w:rPr>
      </w:pPr>
      <w:del w:id="137" w:author="Deepikaa Menon" w:date="2020-08-09T20:18:00Z">
        <w:r w:rsidRPr="00236C39" w:rsidDel="00C50D0E">
          <w:rPr>
            <w:lang w:val="en-US"/>
          </w:rPr>
          <w:delText xml:space="preserve"> </w:delText>
        </w:r>
      </w:del>
      <w:del w:id="138" w:author="Deepikaa Menon" w:date="2020-08-10T01:23:00Z">
        <w:r w:rsidRPr="00236C39" w:rsidDel="00A51D29">
          <w:rPr>
            <w:lang w:val="en-US"/>
          </w:rPr>
          <w:delText xml:space="preserve">In keeping with this </w:delText>
        </w:r>
        <w:commentRangeStart w:id="139"/>
        <w:r w:rsidRPr="00236C39" w:rsidDel="00A51D29">
          <w:rPr>
            <w:lang w:val="en-US"/>
          </w:rPr>
          <w:delText>theory</w:delText>
        </w:r>
        <w:commentRangeEnd w:id="139"/>
        <w:r w:rsidR="00C36E44" w:rsidDel="00A51D29">
          <w:rPr>
            <w:rStyle w:val="CommentReference"/>
          </w:rPr>
          <w:commentReference w:id="139"/>
        </w:r>
        <w:r w:rsidRPr="00236C39" w:rsidDel="00A51D29">
          <w:rPr>
            <w:lang w:val="en-US"/>
          </w:rPr>
          <w:delText xml:space="preserve">, </w:delText>
        </w:r>
      </w:del>
      <w:ins w:id="140" w:author="Deepikaa Menon" w:date="2020-08-10T01:29:00Z">
        <w:r w:rsidR="00A51D29">
          <w:rPr>
            <w:lang w:val="en-US"/>
          </w:rPr>
          <w:t xml:space="preserve">The </w:t>
        </w:r>
        <w:proofErr w:type="spellStart"/>
        <w:r w:rsidR="00A51D29">
          <w:rPr>
            <w:lang w:val="en-US"/>
          </w:rPr>
          <w:t>Rvs</w:t>
        </w:r>
        <w:proofErr w:type="spellEnd"/>
        <w:r w:rsidR="00A51D29">
          <w:rPr>
            <w:lang w:val="en-US"/>
          </w:rPr>
          <w:t xml:space="preserve"> complex can </w:t>
        </w:r>
      </w:ins>
      <w:del w:id="141" w:author="Deepikaa Menon" w:date="2020-08-10T01:29:00Z">
        <w:r w:rsidRPr="00236C39" w:rsidDel="00A51D29">
          <w:rPr>
            <w:lang w:val="en-US"/>
          </w:rPr>
          <w:delText xml:space="preserve">Rvs has been shown to </w:delText>
        </w:r>
      </w:del>
      <w:r w:rsidRPr="00236C39">
        <w:rPr>
          <w:lang w:val="en-US"/>
        </w:rPr>
        <w:t>tubulate liposomes in vitro</w:t>
      </w:r>
      <w:ins w:id="142" w:author="Deepikaa Menon" w:date="2020-08-10T01:32:00Z">
        <w:r w:rsidR="003D4CDA">
          <w:rPr>
            <w:lang w:val="en-US"/>
          </w:rPr>
          <w:t>, indicating that the BAR domains can impose curvature on membranes</w:t>
        </w:r>
      </w:ins>
      <w:r w:rsidRPr="00236C39">
        <w:rPr>
          <w:lang w:val="en-US"/>
        </w:rPr>
        <w:t xml:space="preserve"> (</w:t>
      </w:r>
      <w:proofErr w:type="spellStart"/>
      <w:r w:rsidRPr="00236C39">
        <w:rPr>
          <w:lang w:val="en-US"/>
        </w:rPr>
        <w:t>Youn</w:t>
      </w:r>
      <w:proofErr w:type="spellEnd"/>
      <w:r w:rsidRPr="00236C39">
        <w:rPr>
          <w:lang w:val="en-US"/>
        </w:rPr>
        <w:t xml:space="preserve"> et al., 2010). </w:t>
      </w:r>
      <w:ins w:id="143" w:author="Deepikaa Menon" w:date="2020-08-10T01:32:00Z">
        <w:r w:rsidR="003D4CDA">
          <w:rPr>
            <w:lang w:val="en-US"/>
          </w:rPr>
          <w:t>However,</w:t>
        </w:r>
      </w:ins>
      <w:del w:id="144" w:author="Deepikaa Menon" w:date="2020-08-10T01:33:00Z">
        <w:r w:rsidRPr="00236C39" w:rsidDel="003D4CDA">
          <w:rPr>
            <w:lang w:val="en-US"/>
          </w:rPr>
          <w:delText>The</w:delText>
        </w:r>
      </w:del>
      <w:r w:rsidRPr="00236C39">
        <w:rPr>
          <w:lang w:val="en-US"/>
        </w:rPr>
        <w:t xml:space="preserve"> </w:t>
      </w:r>
      <w:proofErr w:type="spellStart"/>
      <w:r w:rsidRPr="00236C39">
        <w:rPr>
          <w:lang w:val="en-US"/>
        </w:rPr>
        <w:t>Rvs</w:t>
      </w:r>
      <w:proofErr w:type="spellEnd"/>
      <w:r w:rsidRPr="00236C39">
        <w:rPr>
          <w:lang w:val="en-US"/>
        </w:rPr>
        <w:t xml:space="preserve"> </w:t>
      </w:r>
      <w:del w:id="145" w:author="Deepikaa Menon" w:date="2020-08-10T01:33:00Z">
        <w:r w:rsidRPr="00236C39" w:rsidDel="003D4CDA">
          <w:rPr>
            <w:lang w:val="en-US"/>
          </w:rPr>
          <w:delText xml:space="preserve">complex </w:delText>
        </w:r>
      </w:del>
      <w:r w:rsidRPr="00236C39">
        <w:rPr>
          <w:lang w:val="en-US"/>
        </w:rPr>
        <w:t xml:space="preserve">arrives at endocytic sites </w:t>
      </w:r>
      <w:del w:id="146" w:author="Deepikaa Menon" w:date="2020-08-10T01:33:00Z">
        <w:r w:rsidRPr="00236C39" w:rsidDel="003D4CDA">
          <w:rPr>
            <w:lang w:val="en-US"/>
          </w:rPr>
          <w:delText xml:space="preserve">in </w:delText>
        </w:r>
        <w:commentRangeStart w:id="147"/>
        <w:r w:rsidRPr="00236C39" w:rsidDel="003D4CDA">
          <w:rPr>
            <w:lang w:val="en-US"/>
          </w:rPr>
          <w:delText>the last stage of the endocytosis</w:delText>
        </w:r>
        <w:commentRangeEnd w:id="147"/>
        <w:r w:rsidR="00801C4E" w:rsidDel="003D4CDA">
          <w:rPr>
            <w:rStyle w:val="CommentReference"/>
          </w:rPr>
          <w:commentReference w:id="147"/>
        </w:r>
      </w:del>
      <w:ins w:id="148" w:author="Deepikaa Menon" w:date="2020-08-10T01:33:00Z">
        <w:r w:rsidR="003D4CDA">
          <w:rPr>
            <w:lang w:val="en-US"/>
          </w:rPr>
          <w:t>when membrane tubes are already formed</w:t>
        </w:r>
      </w:ins>
      <w:ins w:id="149" w:author="Deepikaa Menon" w:date="2020-08-10T01:36:00Z">
        <w:r w:rsidR="003D4CDA">
          <w:rPr>
            <w:lang w:val="en-US"/>
          </w:rPr>
          <w:t>: curvature sensing rather than generation is the likely interaction of the complex with endocytic invaginations</w:t>
        </w:r>
        <w:r w:rsidR="003D4CDA" w:rsidRPr="00236C39">
          <w:rPr>
            <w:lang w:val="en-US"/>
          </w:rPr>
          <w:t xml:space="preserve">. </w:t>
        </w:r>
        <w:proofErr w:type="spellStart"/>
        <w:r w:rsidR="003D4CDA">
          <w:rPr>
            <w:lang w:val="en-US"/>
          </w:rPr>
          <w:t>Rvs</w:t>
        </w:r>
        <w:proofErr w:type="spellEnd"/>
        <w:r w:rsidR="003D4CDA">
          <w:rPr>
            <w:lang w:val="en-US"/>
          </w:rPr>
          <w:t xml:space="preserve"> molecules arrive at endocytic sites about 4</w:t>
        </w:r>
      </w:ins>
      <w:ins w:id="150" w:author="Deepikaa Menon" w:date="2020-08-10T01:35:00Z">
        <w:r w:rsidR="003D4CDA">
          <w:rPr>
            <w:lang w:val="en-US"/>
          </w:rPr>
          <w:t xml:space="preserve"> seconds before scission, </w:t>
        </w:r>
      </w:ins>
      <w:del w:id="151" w:author="Deepikaa Menon" w:date="2020-08-10T01:35:00Z">
        <w:r w:rsidRPr="00236C39" w:rsidDel="003D4CDA">
          <w:rPr>
            <w:lang w:val="en-US"/>
          </w:rPr>
          <w:delText xml:space="preserve">, </w:delText>
        </w:r>
      </w:del>
      <w:r w:rsidRPr="00236C39">
        <w:rPr>
          <w:lang w:val="en-US"/>
        </w:rPr>
        <w:t>and disassemble</w:t>
      </w:r>
      <w:del w:id="152" w:author="Deepikaa Menon" w:date="2020-08-10T01:36:00Z">
        <w:r w:rsidRPr="00236C39" w:rsidDel="003D4CDA">
          <w:rPr>
            <w:lang w:val="en-US"/>
          </w:rPr>
          <w:delText>s</w:delText>
        </w:r>
      </w:del>
      <w:r w:rsidRPr="00236C39">
        <w:rPr>
          <w:lang w:val="en-US"/>
        </w:rPr>
        <w:t xml:space="preserve"> rapidly </w:t>
      </w:r>
      <w:ins w:id="153" w:author="Deepikaa Menon" w:date="2020-08-10T01:36:00Z">
        <w:r w:rsidR="003D4CDA">
          <w:rPr>
            <w:lang w:val="en-US"/>
          </w:rPr>
          <w:t>at the time of</w:t>
        </w:r>
      </w:ins>
      <w:del w:id="154" w:author="Deepikaa Menon" w:date="2020-08-10T01:36:00Z">
        <w:r w:rsidRPr="00236C39" w:rsidDel="003D4CDA">
          <w:rPr>
            <w:lang w:val="en-US"/>
          </w:rPr>
          <w:delText>at the time of membrane</w:delText>
        </w:r>
      </w:del>
      <w:r w:rsidRPr="00236C39">
        <w:rPr>
          <w:lang w:val="en-US"/>
        </w:rPr>
        <w:t xml:space="preserve"> scission (</w:t>
      </w:r>
      <w:proofErr w:type="spellStart"/>
      <w:r w:rsidRPr="00236C39">
        <w:rPr>
          <w:lang w:val="en-US"/>
        </w:rPr>
        <w:t>Picco</w:t>
      </w:r>
      <w:proofErr w:type="spellEnd"/>
      <w:r w:rsidRPr="00236C39">
        <w:rPr>
          <w:lang w:val="en-US"/>
        </w:rPr>
        <w:t xml:space="preserve"> et al., 2015)</w:t>
      </w:r>
      <w:ins w:id="155" w:author="Deepikaa Menon" w:date="2020-08-10T01:37:00Z">
        <w:r w:rsidR="003D4CDA">
          <w:rPr>
            <w:lang w:val="en-US"/>
          </w:rPr>
          <w:t>, consistent with a role in scission</w:t>
        </w:r>
      </w:ins>
      <w:del w:id="156" w:author="Deepikaa Menon" w:date="2020-08-10T01:33:00Z">
        <w:r w:rsidRPr="00236C39" w:rsidDel="003D4CDA">
          <w:rPr>
            <w:lang w:val="en-US"/>
          </w:rPr>
          <w:delText>, consistent with a role in membrane scission</w:delText>
        </w:r>
      </w:del>
      <w:ins w:id="157" w:author="Deepikaa Menon" w:date="2020-08-10T01:34:00Z">
        <w:r w:rsidR="003D4CDA">
          <w:rPr>
            <w:lang w:val="en-US"/>
          </w:rPr>
          <w:t>.</w:t>
        </w:r>
      </w:ins>
      <w:ins w:id="158" w:author="Deepikaa Menon" w:date="2020-08-10T01:33:00Z">
        <w:r w:rsidR="003D4CDA">
          <w:rPr>
            <w:lang w:val="en-US"/>
          </w:rPr>
          <w:t xml:space="preserve"> </w:t>
        </w:r>
      </w:ins>
      <w:del w:id="159" w:author="Deepikaa Menon" w:date="2020-08-10T01:36:00Z">
        <w:r w:rsidRPr="00236C39" w:rsidDel="003D4CDA">
          <w:rPr>
            <w:lang w:val="en-US"/>
          </w:rPr>
          <w:delText xml:space="preserve">. </w:delText>
        </w:r>
      </w:del>
      <w:r w:rsidRPr="00236C39">
        <w:rPr>
          <w:lang w:val="en-US"/>
        </w:rPr>
        <w:t xml:space="preserve">While it is </w:t>
      </w:r>
      <w:r w:rsidR="00CF1779">
        <w:rPr>
          <w:lang w:val="en-US"/>
        </w:rPr>
        <w:t>shown to be</w:t>
      </w:r>
      <w:r w:rsidRPr="00236C39">
        <w:rPr>
          <w:lang w:val="en-US"/>
        </w:rPr>
        <w:t xml:space="preserve"> involved in the last stages of endocytosis, a mechanistic understanding of the influence of </w:t>
      </w:r>
      <w:proofErr w:type="spellStart"/>
      <w:r w:rsidRPr="00236C39">
        <w:rPr>
          <w:lang w:val="en-US"/>
        </w:rPr>
        <w:t>Rvs</w:t>
      </w:r>
      <w:proofErr w:type="spellEnd"/>
      <w:r w:rsidRPr="00236C39">
        <w:rPr>
          <w:lang w:val="en-US"/>
        </w:rPr>
        <w:t xml:space="preserve"> on scission remains incomplete.</w:t>
      </w:r>
      <w:commentRangeStart w:id="160"/>
      <w:r w:rsidRPr="00236C39">
        <w:rPr>
          <w:lang w:val="en-US"/>
        </w:rPr>
        <w:t xml:space="preserve"> </w:t>
      </w:r>
      <w:commentRangeEnd w:id="160"/>
      <w:r w:rsidR="001C7985">
        <w:rPr>
          <w:rStyle w:val="CommentReference"/>
        </w:rPr>
        <w:commentReference w:id="160"/>
      </w:r>
    </w:p>
    <w:p w14:paraId="1A7EDAD1" w14:textId="0F9D3A1A" w:rsidR="003D4CDA" w:rsidRDefault="003D4CDA" w:rsidP="00985115">
      <w:pPr>
        <w:rPr>
          <w:ins w:id="161" w:author="Deepikaa Menon" w:date="2020-08-10T01:37:00Z"/>
          <w:lang w:val="en-US"/>
        </w:rPr>
      </w:pPr>
    </w:p>
    <w:p w14:paraId="1DCAB770" w14:textId="50C78E9B" w:rsidR="003D4CDA" w:rsidRPr="00236C39" w:rsidDel="00A40C87" w:rsidRDefault="003D4CDA" w:rsidP="00985115">
      <w:pPr>
        <w:rPr>
          <w:del w:id="162" w:author="Deepikaa Menon" w:date="2020-08-10T01:44:00Z"/>
          <w:lang w:val="en-US"/>
        </w:rPr>
      </w:pPr>
      <w:ins w:id="163" w:author="Deepikaa Menon" w:date="2020-08-10T01:37:00Z">
        <w:r>
          <w:rPr>
            <w:lang w:val="en-US"/>
          </w:rPr>
          <w:t>Several scission models have been proposed that allow a ma</w:t>
        </w:r>
      </w:ins>
      <w:ins w:id="164" w:author="Deepikaa Menon" w:date="2020-08-10T01:38:00Z">
        <w:r>
          <w:rPr>
            <w:lang w:val="en-US"/>
          </w:rPr>
          <w:t xml:space="preserve">jor role for </w:t>
        </w:r>
        <w:proofErr w:type="spellStart"/>
        <w:r>
          <w:rPr>
            <w:lang w:val="en-US"/>
          </w:rPr>
          <w:t>Rvs</w:t>
        </w:r>
      </w:ins>
      <w:proofErr w:type="spellEnd"/>
      <w:ins w:id="165" w:author="Deepikaa Menon" w:date="2020-08-10T01:39:00Z">
        <w:r>
          <w:rPr>
            <w:lang w:val="en-US"/>
          </w:rPr>
          <w:t xml:space="preserve"> and are tested in</w:t>
        </w:r>
      </w:ins>
      <w:ins w:id="166" w:author="Deepikaa Menon" w:date="2020-08-10T01:40:00Z">
        <w:r>
          <w:rPr>
            <w:lang w:val="en-US"/>
          </w:rPr>
          <w:t xml:space="preserve"> this work</w:t>
        </w:r>
      </w:ins>
      <w:ins w:id="167" w:author="Deepikaa Menon" w:date="2020-08-10T01:38:00Z">
        <w:r>
          <w:rPr>
            <w:lang w:val="en-US"/>
          </w:rPr>
          <w:t>.</w:t>
        </w:r>
      </w:ins>
      <w:ins w:id="168" w:author="Deepikaa Menon" w:date="2020-08-10T01:39:00Z">
        <w:r>
          <w:rPr>
            <w:lang w:val="en-US"/>
          </w:rPr>
          <w:t xml:space="preserve"> Although the yeast Dynamin </w:t>
        </w:r>
        <w:proofErr w:type="spellStart"/>
        <w:r>
          <w:rPr>
            <w:lang w:val="en-US"/>
          </w:rPr>
          <w:t>Vps</w:t>
        </w:r>
        <w:proofErr w:type="spellEnd"/>
        <w:r>
          <w:rPr>
            <w:lang w:val="en-US"/>
          </w:rPr>
          <w:t xml:space="preserve"> lacks a canonical BAR domain-binding site, it may</w:t>
        </w:r>
      </w:ins>
      <w:ins w:id="169" w:author="Deepikaa Menon" w:date="2020-08-10T01:40:00Z">
        <w:r>
          <w:rPr>
            <w:lang w:val="en-US"/>
          </w:rPr>
          <w:t xml:space="preserve"> be recruited via a different mechanism and induce scission (ref). Liu et al., proposed that </w:t>
        </w:r>
        <w:proofErr w:type="spellStart"/>
        <w:r>
          <w:rPr>
            <w:lang w:val="en-US"/>
          </w:rPr>
          <w:t>Synap</w:t>
        </w:r>
      </w:ins>
      <w:ins w:id="170" w:author="Deepikaa Menon" w:date="2020-08-10T01:41:00Z">
        <w:r>
          <w:rPr>
            <w:lang w:val="en-US"/>
          </w:rPr>
          <w:t>tojanins</w:t>
        </w:r>
        <w:proofErr w:type="spellEnd"/>
        <w:r>
          <w:rPr>
            <w:lang w:val="en-US"/>
          </w:rPr>
          <w:t xml:space="preserve"> may selectively hydrolyze lipids </w:t>
        </w:r>
      </w:ins>
      <w:ins w:id="171" w:author="Deepikaa Menon" w:date="2020-08-10T01:42:00Z">
        <w:r w:rsidR="00A40C87">
          <w:rPr>
            <w:lang w:val="en-US"/>
          </w:rPr>
          <w:t xml:space="preserve">at endocytic sites, causing line tension between two lipid </w:t>
        </w:r>
      </w:ins>
      <w:ins w:id="172" w:author="Deepikaa Menon" w:date="2020-08-10T01:44:00Z">
        <w:r w:rsidR="00A40C87">
          <w:rPr>
            <w:lang w:val="en-US"/>
          </w:rPr>
          <w:t>typ</w:t>
        </w:r>
      </w:ins>
      <w:ins w:id="173" w:author="Deepikaa Menon" w:date="2020-08-10T01:42:00Z">
        <w:r w:rsidR="00A40C87">
          <w:rPr>
            <w:lang w:val="en-US"/>
          </w:rPr>
          <w:t xml:space="preserve">es that results in scission. </w:t>
        </w:r>
      </w:ins>
      <w:ins w:id="174" w:author="Deepikaa Menon" w:date="2020-08-10T01:43:00Z">
        <w:r w:rsidR="00A40C87">
          <w:rPr>
            <w:lang w:val="en-US"/>
          </w:rPr>
          <w:t>Protein friction</w:t>
        </w:r>
      </w:ins>
      <w:ins w:id="175" w:author="Deepikaa Menon" w:date="2020-08-10T01:44:00Z">
        <w:r w:rsidR="00A40C87">
          <w:rPr>
            <w:lang w:val="en-US"/>
          </w:rPr>
          <w:t xml:space="preserve"> along the membrane </w:t>
        </w:r>
        <w:r w:rsidR="00A40C87">
          <w:rPr>
            <w:lang w:val="en-US"/>
          </w:rPr>
          <w:lastRenderedPageBreak/>
          <w:t>invagination</w:t>
        </w:r>
      </w:ins>
      <w:ins w:id="176" w:author="Deepikaa Menon" w:date="2020-08-10T01:43:00Z">
        <w:r w:rsidR="00A40C87">
          <w:rPr>
            <w:lang w:val="en-US"/>
          </w:rPr>
          <w:t xml:space="preserve"> has been proposed as a mechanism by which</w:t>
        </w:r>
      </w:ins>
      <w:ins w:id="177" w:author="Deepikaa Menon" w:date="2020-08-10T01:44:00Z">
        <w:r w:rsidR="00A40C87">
          <w:rPr>
            <w:lang w:val="en-US"/>
          </w:rPr>
          <w:t xml:space="preserve"> scission may occur.</w:t>
        </w:r>
      </w:ins>
      <w:ins w:id="178" w:author="Deepikaa Menon" w:date="2020-08-10T01:43:00Z">
        <w:r w:rsidR="00A40C87">
          <w:rPr>
            <w:lang w:val="en-US"/>
          </w:rPr>
          <w:t xml:space="preserve"> </w:t>
        </w:r>
      </w:ins>
      <w:ins w:id="179" w:author="Deepikaa Menon" w:date="2020-08-10T01:42:00Z">
        <w:r w:rsidR="00A40C87">
          <w:rPr>
            <w:lang w:val="en-US"/>
          </w:rPr>
          <w:t xml:space="preserve"> </w:t>
        </w:r>
      </w:ins>
      <w:ins w:id="180" w:author="Deepikaa Menon" w:date="2020-08-10T01:41:00Z">
        <w:r>
          <w:rPr>
            <w:lang w:val="en-US"/>
          </w:rPr>
          <w:t xml:space="preserve"> </w:t>
        </w:r>
      </w:ins>
    </w:p>
    <w:p w14:paraId="0AA569C0" w14:textId="77777777" w:rsidR="00985115" w:rsidRPr="00236C39" w:rsidDel="00A40C87" w:rsidRDefault="00985115" w:rsidP="00985115">
      <w:pPr>
        <w:rPr>
          <w:del w:id="181" w:author="Deepikaa Menon" w:date="2020-08-10T01:44:00Z"/>
          <w:lang w:val="en-US"/>
        </w:rPr>
      </w:pPr>
    </w:p>
    <w:p w14:paraId="10E0EF3E" w14:textId="79AD31A3" w:rsidR="00A40C87" w:rsidRDefault="00985115" w:rsidP="00A40C87">
      <w:pPr>
        <w:rPr>
          <w:ins w:id="182" w:author="Deepikaa Menon" w:date="2020-08-10T01:47:00Z"/>
          <w:lang w:val="en-US"/>
        </w:rPr>
      </w:pPr>
      <w:commentRangeStart w:id="183"/>
      <w:r w:rsidRPr="00236C39">
        <w:rPr>
          <w:lang w:val="en-US"/>
        </w:rPr>
        <w:t xml:space="preserve">We used quantitative live-cell imaging and genetic manipulation in </w:t>
      </w:r>
      <w:r w:rsidRPr="0026542A">
        <w:rPr>
          <w:i/>
          <w:iCs/>
          <w:lang w:val="en-US"/>
          <w:rPrChange w:id="184" w:author="Marko Kaksonen" w:date="2020-08-03T15:55:00Z">
            <w:rPr>
              <w:lang w:val="en-US"/>
            </w:rPr>
          </w:rPrChange>
        </w:rPr>
        <w:t>S</w:t>
      </w:r>
      <w:del w:id="185" w:author="Marko Kaksonen" w:date="2020-08-03T15:54:00Z">
        <w:r w:rsidRPr="0026542A" w:rsidDel="0026542A">
          <w:rPr>
            <w:i/>
            <w:iCs/>
            <w:lang w:val="en-US"/>
            <w:rPrChange w:id="186" w:author="Marko Kaksonen" w:date="2020-08-03T15:55:00Z">
              <w:rPr>
                <w:lang w:val="en-US"/>
              </w:rPr>
            </w:rPrChange>
          </w:rPr>
          <w:delText>.</w:delText>
        </w:r>
      </w:del>
      <w:ins w:id="187" w:author="Marko Kaksonen" w:date="2020-08-03T15:54:00Z">
        <w:r w:rsidR="0026542A" w:rsidRPr="0026542A">
          <w:rPr>
            <w:i/>
            <w:iCs/>
            <w:lang w:val="en-US"/>
            <w:rPrChange w:id="188" w:author="Marko Kaksonen" w:date="2020-08-03T15:55:00Z">
              <w:rPr>
                <w:lang w:val="en-US"/>
              </w:rPr>
            </w:rPrChange>
          </w:rPr>
          <w:t xml:space="preserve">accharomyces </w:t>
        </w:r>
      </w:ins>
      <w:del w:id="189" w:author="Marko Kaksonen" w:date="2020-08-03T15:54:00Z">
        <w:r w:rsidRPr="0026542A" w:rsidDel="0026542A">
          <w:rPr>
            <w:i/>
            <w:iCs/>
            <w:lang w:val="en-US"/>
            <w:rPrChange w:id="190" w:author="Marko Kaksonen" w:date="2020-08-03T15:55:00Z">
              <w:rPr>
                <w:lang w:val="en-US"/>
              </w:rPr>
            </w:rPrChange>
          </w:rPr>
          <w:delText xml:space="preserve">cereviciae </w:delText>
        </w:r>
      </w:del>
      <w:ins w:id="191" w:author="Marko Kaksonen" w:date="2020-08-03T15:54:00Z">
        <w:r w:rsidR="0026542A" w:rsidRPr="0026542A">
          <w:rPr>
            <w:i/>
            <w:iCs/>
            <w:lang w:val="en-US"/>
            <w:rPrChange w:id="192" w:author="Marko Kaksonen" w:date="2020-08-03T15:55:00Z">
              <w:rPr>
                <w:lang w:val="en-US"/>
              </w:rPr>
            </w:rPrChange>
          </w:rPr>
          <w:t>cerevisiae</w:t>
        </w:r>
        <w:r w:rsidR="0026542A" w:rsidRPr="00236C39">
          <w:rPr>
            <w:lang w:val="en-US"/>
          </w:rPr>
          <w:t xml:space="preserve"> </w:t>
        </w:r>
      </w:ins>
      <w:r w:rsidRPr="00236C39">
        <w:rPr>
          <w:lang w:val="en-US"/>
        </w:rPr>
        <w:t xml:space="preserve">to </w:t>
      </w:r>
      <w:ins w:id="193" w:author="Deepikaa Menon" w:date="2020-08-10T01:45:00Z">
        <w:r w:rsidR="00A40C87">
          <w:rPr>
            <w:lang w:val="en-US"/>
          </w:rPr>
          <w:t xml:space="preserve">test these theories and </w:t>
        </w:r>
      </w:ins>
      <w:r w:rsidRPr="00236C39">
        <w:rPr>
          <w:lang w:val="en-US"/>
        </w:rPr>
        <w:t xml:space="preserve">investigate the influence of </w:t>
      </w:r>
      <w:proofErr w:type="spellStart"/>
      <w:r w:rsidRPr="00236C39">
        <w:rPr>
          <w:lang w:val="en-US"/>
        </w:rPr>
        <w:t>Rvs</w:t>
      </w:r>
      <w:proofErr w:type="spellEnd"/>
      <w:r w:rsidRPr="00236C39">
        <w:rPr>
          <w:lang w:val="en-US"/>
        </w:rPr>
        <w:t xml:space="preserve"> </w:t>
      </w:r>
      <w:ins w:id="194" w:author="Deepikaa Menon" w:date="2020-08-10T01:45:00Z">
        <w:r w:rsidR="00A40C87">
          <w:rPr>
            <w:lang w:val="en-US"/>
          </w:rPr>
          <w:t>i</w:t>
        </w:r>
      </w:ins>
      <w:ins w:id="195" w:author="Deepikaa Menon" w:date="2020-08-10T01:46:00Z">
        <w:r w:rsidR="00A40C87">
          <w:rPr>
            <w:lang w:val="en-US"/>
          </w:rPr>
          <w:t>n endocytic scission</w:t>
        </w:r>
      </w:ins>
      <w:del w:id="196" w:author="Deepikaa Menon" w:date="2020-08-10T01:45:00Z">
        <w:r w:rsidRPr="00236C39" w:rsidDel="00A40C87">
          <w:rPr>
            <w:lang w:val="en-US"/>
          </w:rPr>
          <w:delText xml:space="preserve">and </w:delText>
        </w:r>
        <w:commentRangeStart w:id="197"/>
        <w:r w:rsidRPr="00236C39" w:rsidDel="00A40C87">
          <w:rPr>
            <w:lang w:val="en-US"/>
          </w:rPr>
          <w:delText xml:space="preserve">several Rvs interacting proteins </w:delText>
        </w:r>
        <w:commentRangeEnd w:id="197"/>
        <w:r w:rsidR="003C1C0B" w:rsidDel="00A40C87">
          <w:rPr>
            <w:rStyle w:val="CommentReference"/>
          </w:rPr>
          <w:commentReference w:id="197"/>
        </w:r>
        <w:r w:rsidRPr="00236C39" w:rsidDel="00A40C87">
          <w:rPr>
            <w:lang w:val="en-US"/>
          </w:rPr>
          <w:delText>that have been suggested to have a role in scission</w:delText>
        </w:r>
      </w:del>
      <w:r w:rsidRPr="00236C39">
        <w:rPr>
          <w:lang w:val="en-US"/>
        </w:rPr>
        <w:t xml:space="preserve">. We found that </w:t>
      </w:r>
      <w:proofErr w:type="spellStart"/>
      <w:ins w:id="198" w:author="Deepikaa Menon" w:date="2020-08-10T01:47:00Z">
        <w:r w:rsidR="00A40C87">
          <w:rPr>
            <w:lang w:val="en-US"/>
          </w:rPr>
          <w:t>Rvs</w:t>
        </w:r>
        <w:proofErr w:type="spellEnd"/>
        <w:r w:rsidR="00A40C87">
          <w:rPr>
            <w:lang w:val="en-US"/>
          </w:rPr>
          <w:t xml:space="preserve"> is recruited to endocytic sites by both BAR and SH3 domains. </w:t>
        </w:r>
      </w:ins>
      <w:ins w:id="199" w:author="Deepikaa Menon" w:date="2020-08-10T01:48:00Z">
        <w:r w:rsidR="00A40C87">
          <w:rPr>
            <w:lang w:val="en-US"/>
          </w:rPr>
          <w:t>Of several likely actin-interacting binding partners of the SH3 domains</w:t>
        </w:r>
      </w:ins>
      <w:ins w:id="200" w:author="Deepikaa Menon" w:date="2020-08-10T01:52:00Z">
        <w:r w:rsidR="00960CE1">
          <w:rPr>
            <w:lang w:val="en-US"/>
          </w:rPr>
          <w:t xml:space="preserve"> such as Myo3, Myo5, Vrp1</w:t>
        </w:r>
      </w:ins>
      <w:ins w:id="201" w:author="Deepikaa Menon" w:date="2020-08-10T01:48:00Z">
        <w:r w:rsidR="00A40C87">
          <w:rPr>
            <w:lang w:val="en-US"/>
          </w:rPr>
          <w:t xml:space="preserve">, </w:t>
        </w:r>
      </w:ins>
      <w:ins w:id="202" w:author="Deepikaa Menon" w:date="2020-08-10T01:52:00Z">
        <w:r w:rsidR="00960CE1">
          <w:rPr>
            <w:lang w:val="en-US"/>
          </w:rPr>
          <w:t>Abp1</w:t>
        </w:r>
        <w:r w:rsidR="00505F71">
          <w:rPr>
            <w:lang w:val="en-US"/>
          </w:rPr>
          <w:t xml:space="preserve"> (references) </w:t>
        </w:r>
      </w:ins>
      <w:ins w:id="203" w:author="Deepikaa Menon" w:date="2020-08-10T01:48:00Z">
        <w:r w:rsidR="00A40C87">
          <w:rPr>
            <w:lang w:val="en-US"/>
          </w:rPr>
          <w:t xml:space="preserve">we found </w:t>
        </w:r>
      </w:ins>
      <w:ins w:id="204" w:author="Deepikaa Menon" w:date="2020-08-10T01:49:00Z">
        <w:r w:rsidR="00A40C87">
          <w:rPr>
            <w:lang w:val="en-US"/>
          </w:rPr>
          <w:t xml:space="preserve">that type I myosin Myo3 interacts with </w:t>
        </w:r>
        <w:proofErr w:type="spellStart"/>
        <w:r w:rsidR="00A40C87">
          <w:rPr>
            <w:lang w:val="en-US"/>
          </w:rPr>
          <w:t>Rvs</w:t>
        </w:r>
        <w:proofErr w:type="spellEnd"/>
        <w:r w:rsidR="00A40C87">
          <w:rPr>
            <w:lang w:val="en-US"/>
          </w:rPr>
          <w:t xml:space="preserve"> SH3 domains. Our data also suggests that the </w:t>
        </w:r>
      </w:ins>
      <w:ins w:id="205" w:author="Deepikaa Menon" w:date="2020-08-10T01:51:00Z">
        <w:r w:rsidR="00A40C87">
          <w:rPr>
            <w:lang w:val="en-US"/>
          </w:rPr>
          <w:t xml:space="preserve">aforementioned </w:t>
        </w:r>
      </w:ins>
      <w:ins w:id="206" w:author="Deepikaa Menon" w:date="2020-08-10T01:49:00Z">
        <w:r w:rsidR="00A40C87">
          <w:rPr>
            <w:lang w:val="en-US"/>
          </w:rPr>
          <w:t xml:space="preserve">theories of membrane scission are unlikely to sever the membrane in </w:t>
        </w:r>
      </w:ins>
      <w:ins w:id="207" w:author="Deepikaa Menon" w:date="2020-08-10T01:50:00Z">
        <w:r w:rsidR="00A40C87">
          <w:rPr>
            <w:lang w:val="en-US"/>
          </w:rPr>
          <w:t xml:space="preserve">yeast, and </w:t>
        </w:r>
      </w:ins>
      <w:ins w:id="208" w:author="Deepikaa Menon" w:date="2020-08-10T01:53:00Z">
        <w:r w:rsidR="009B4992">
          <w:rPr>
            <w:lang w:val="en-US"/>
          </w:rPr>
          <w:t>that</w:t>
        </w:r>
      </w:ins>
      <w:ins w:id="209" w:author="Deepikaa Menon" w:date="2020-08-10T01:50:00Z">
        <w:r w:rsidR="00A40C87">
          <w:rPr>
            <w:lang w:val="en-US"/>
          </w:rPr>
          <w:t xml:space="preserve"> actin </w:t>
        </w:r>
      </w:ins>
      <w:ins w:id="210" w:author="Deepikaa Menon" w:date="2020-08-10T01:53:00Z">
        <w:r w:rsidR="009B4992">
          <w:rPr>
            <w:lang w:val="en-US"/>
          </w:rPr>
          <w:t>polymerization</w:t>
        </w:r>
      </w:ins>
      <w:ins w:id="211" w:author="Deepikaa Menon" w:date="2020-08-10T01:50:00Z">
        <w:r w:rsidR="00A40C87">
          <w:rPr>
            <w:lang w:val="en-US"/>
          </w:rPr>
          <w:t xml:space="preserve"> likely generates the forces required for scission. </w:t>
        </w:r>
      </w:ins>
    </w:p>
    <w:p w14:paraId="59E3669E" w14:textId="77777777" w:rsidR="00A40C87" w:rsidRDefault="00A40C87" w:rsidP="00A40C87">
      <w:pPr>
        <w:rPr>
          <w:ins w:id="212" w:author="Deepikaa Menon" w:date="2020-08-10T01:47:00Z"/>
          <w:lang w:val="en-US"/>
        </w:rPr>
      </w:pPr>
    </w:p>
    <w:p w14:paraId="7CFD4DA2" w14:textId="3E027382" w:rsidR="00C50FA8" w:rsidRPr="00C50FA8" w:rsidRDefault="00143F97" w:rsidP="00C50FA8">
      <w:pPr>
        <w:widowControl w:val="0"/>
        <w:autoSpaceDE w:val="0"/>
        <w:autoSpaceDN w:val="0"/>
        <w:adjustRightInd w:val="0"/>
        <w:ind w:left="480" w:hanging="480"/>
        <w:rPr>
          <w:rFonts w:ascii="Calibri" w:hAnsi="Calibri" w:cs="Calibri"/>
          <w:noProof/>
          <w:lang w:val="en-GB"/>
        </w:rPr>
      </w:pPr>
      <w:ins w:id="213" w:author="Deepikaa Menon" w:date="2020-08-10T18:44:00Z">
        <w:r>
          <w:rPr>
            <w:lang w:val="en-US"/>
          </w:rPr>
          <w:fldChar w:fldCharType="begin" w:fldLock="1"/>
        </w:r>
        <w:r>
          <w:rPr>
            <w:lang w:val="en-US"/>
          </w:rPr>
          <w:instrText xml:space="preserve">ADDIN Mendeley Bibliography CSL_BIBLIOGRAPHY </w:instrText>
        </w:r>
      </w:ins>
      <w:r>
        <w:rPr>
          <w:lang w:val="en-US"/>
        </w:rPr>
        <w:fldChar w:fldCharType="separate"/>
      </w:r>
      <w:r w:rsidR="00C50FA8" w:rsidRPr="00C50FA8">
        <w:rPr>
          <w:rFonts w:ascii="Calibri" w:hAnsi="Calibri" w:cs="Calibri"/>
          <w:noProof/>
          <w:lang w:val="en-GB"/>
        </w:rPr>
        <w:t xml:space="preserve">Bitsikas, Vassilis, Ivan R Corrêa, and Benjamin J Nichols. 2014. ‘Clathrin-Independent Pathways Do Not Contribute Significantly to Endocytic Flux’. </w:t>
      </w:r>
      <w:r w:rsidR="00C50FA8" w:rsidRPr="00C50FA8">
        <w:rPr>
          <w:rFonts w:ascii="Calibri" w:hAnsi="Calibri" w:cs="Calibri"/>
          <w:i/>
          <w:iCs/>
          <w:noProof/>
          <w:lang w:val="en-GB"/>
        </w:rPr>
        <w:t>ELife</w:t>
      </w:r>
      <w:r w:rsidR="00C50FA8" w:rsidRPr="00C50FA8">
        <w:rPr>
          <w:rFonts w:ascii="Calibri" w:hAnsi="Calibri" w:cs="Calibri"/>
          <w:noProof/>
          <w:lang w:val="en-GB"/>
        </w:rPr>
        <w:t xml:space="preserve"> 3 (September): e03970. https://doi.org/10.7554/eLife.03970.</w:t>
      </w:r>
    </w:p>
    <w:p w14:paraId="1C983006" w14:textId="77777777" w:rsidR="00C50FA8" w:rsidRPr="00C50FA8" w:rsidRDefault="00C50FA8" w:rsidP="00C50FA8">
      <w:pPr>
        <w:widowControl w:val="0"/>
        <w:autoSpaceDE w:val="0"/>
        <w:autoSpaceDN w:val="0"/>
        <w:adjustRightInd w:val="0"/>
        <w:ind w:left="480" w:hanging="480"/>
        <w:rPr>
          <w:rFonts w:ascii="Calibri" w:hAnsi="Calibri" w:cs="Calibri"/>
          <w:noProof/>
          <w:lang w:val="en-GB"/>
        </w:rPr>
      </w:pPr>
      <w:r w:rsidRPr="00C50FA8">
        <w:rPr>
          <w:rFonts w:ascii="Calibri" w:hAnsi="Calibri" w:cs="Calibri"/>
          <w:noProof/>
          <w:lang w:val="en-GB"/>
        </w:rPr>
        <w:t xml:space="preserve">Heuser, J E, and T S Reese. 1973. ‘Evidence for Recycling of Synaptic Vesicle Membrane during Transmitter Release at the Frog Neuromuscular Junction.’ </w:t>
      </w:r>
      <w:r w:rsidRPr="00C50FA8">
        <w:rPr>
          <w:rFonts w:ascii="Calibri" w:hAnsi="Calibri" w:cs="Calibri"/>
          <w:i/>
          <w:iCs/>
          <w:noProof/>
          <w:lang w:val="en-GB"/>
        </w:rPr>
        <w:t>The Journal of Cell Biology</w:t>
      </w:r>
      <w:r w:rsidRPr="00C50FA8">
        <w:rPr>
          <w:rFonts w:ascii="Calibri" w:hAnsi="Calibri" w:cs="Calibri"/>
          <w:noProof/>
          <w:lang w:val="en-GB"/>
        </w:rPr>
        <w:t xml:space="preserve"> 57 (2): 315–44. http://www.ncbi.nlm.nih.gov/pubmed/4348786.</w:t>
      </w:r>
    </w:p>
    <w:p w14:paraId="15770683" w14:textId="77777777" w:rsidR="00C50FA8" w:rsidRPr="00C50FA8" w:rsidRDefault="00C50FA8" w:rsidP="00C50FA8">
      <w:pPr>
        <w:widowControl w:val="0"/>
        <w:autoSpaceDE w:val="0"/>
        <w:autoSpaceDN w:val="0"/>
        <w:adjustRightInd w:val="0"/>
        <w:ind w:left="480" w:hanging="480"/>
        <w:rPr>
          <w:rFonts w:ascii="Calibri" w:hAnsi="Calibri" w:cs="Calibri"/>
          <w:noProof/>
          <w:lang w:val="en-GB"/>
        </w:rPr>
      </w:pPr>
      <w:r w:rsidRPr="00C50FA8">
        <w:rPr>
          <w:rFonts w:ascii="Calibri" w:hAnsi="Calibri" w:cs="Calibri"/>
          <w:noProof/>
          <w:lang w:val="en-GB"/>
        </w:rPr>
        <w:t xml:space="preserve">Kaksonen, Marko, and Aurélien Roux. 2018. ‘Mechanisms of Clathrin-Mediated Endocytosis’. </w:t>
      </w:r>
      <w:r w:rsidRPr="00C50FA8">
        <w:rPr>
          <w:rFonts w:ascii="Calibri" w:hAnsi="Calibri" w:cs="Calibri"/>
          <w:i/>
          <w:iCs/>
          <w:noProof/>
          <w:lang w:val="en-GB"/>
        </w:rPr>
        <w:t>Nature Reviews Molecular Cell Biology</w:t>
      </w:r>
      <w:r w:rsidRPr="00C50FA8">
        <w:rPr>
          <w:rFonts w:ascii="Calibri" w:hAnsi="Calibri" w:cs="Calibri"/>
          <w:noProof/>
          <w:lang w:val="en-GB"/>
        </w:rPr>
        <w:t xml:space="preserve"> 19 (5): 313–26. https://doi.org/10.1038/nrm.2017.132.</w:t>
      </w:r>
    </w:p>
    <w:p w14:paraId="12418923" w14:textId="77777777" w:rsidR="00C50FA8" w:rsidRPr="00C50FA8" w:rsidRDefault="00C50FA8" w:rsidP="00C50FA8">
      <w:pPr>
        <w:widowControl w:val="0"/>
        <w:autoSpaceDE w:val="0"/>
        <w:autoSpaceDN w:val="0"/>
        <w:adjustRightInd w:val="0"/>
        <w:ind w:left="480" w:hanging="480"/>
        <w:rPr>
          <w:rFonts w:ascii="Calibri" w:hAnsi="Calibri" w:cs="Calibri"/>
          <w:noProof/>
        </w:rPr>
      </w:pPr>
      <w:r w:rsidRPr="00C50FA8">
        <w:rPr>
          <w:rFonts w:ascii="Calibri" w:hAnsi="Calibri" w:cs="Calibri"/>
          <w:noProof/>
          <w:lang w:val="en-GB"/>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C50FA8">
        <w:rPr>
          <w:rFonts w:ascii="Calibri" w:hAnsi="Calibri" w:cs="Calibri"/>
          <w:i/>
          <w:iCs/>
          <w:noProof/>
          <w:lang w:val="en-GB"/>
        </w:rPr>
        <w:t>European Journal of Cell Biology</w:t>
      </w:r>
      <w:r w:rsidRPr="00C50FA8">
        <w:rPr>
          <w:rFonts w:ascii="Calibri" w:hAnsi="Calibri" w:cs="Calibri"/>
          <w:noProof/>
          <w:lang w:val="en-GB"/>
        </w:rPr>
        <w:t xml:space="preserve"> 89 (7): 499–508. https://doi.org/10.1016/j.ejcb.2010.02.002.</w:t>
      </w:r>
    </w:p>
    <w:p w14:paraId="06D68F8B" w14:textId="7736CA5F" w:rsidR="00985115" w:rsidRPr="00236C39" w:rsidRDefault="00143F97" w:rsidP="00C50FA8">
      <w:pPr>
        <w:widowControl w:val="0"/>
        <w:autoSpaceDE w:val="0"/>
        <w:autoSpaceDN w:val="0"/>
        <w:adjustRightInd w:val="0"/>
        <w:ind w:left="480" w:hanging="480"/>
        <w:rPr>
          <w:lang w:val="en-US"/>
        </w:rPr>
      </w:pPr>
      <w:ins w:id="214" w:author="Deepikaa Menon" w:date="2020-08-10T18:44:00Z">
        <w:r>
          <w:rPr>
            <w:lang w:val="en-US"/>
          </w:rPr>
          <w:fldChar w:fldCharType="end"/>
        </w:r>
      </w:ins>
      <w:del w:id="215" w:author="Deepikaa Menon" w:date="2020-08-10T01:51:00Z">
        <w:r w:rsidR="00985115" w:rsidRPr="00236C39" w:rsidDel="00413D8C">
          <w:rPr>
            <w:lang w:val="en-US"/>
          </w:rPr>
          <w:delText>arrival of Rvs to endocytic sites is timed by interaction of its BAR domain with a specific membrane curvature. The Rvs167 SH3 domain affects localization efficiency of the Rvs complex and also influences invagination dynamics. This indicates that both BAR and SH3 domains are important for the role of Rvs as a regulator of scission. We tested current models of membrane scission, and find that deleting yeast synaptojanins or dynamin does not change scission dynamics. Interfacial forces at lipid boundaries are therefore unlikely to be sufficient for scission, and forces exerted by dynamin are not required. Furthermore, invagination length is insensitive to overexpression of Rvs, suggesting that the recently proposed mechanism of BAR-induced protein friction on the membrane is not likely to drive scission. We propose that recruitment of Rvs BAR domains prevents scission and allows invaginations to grow by stabilizing them. We also propose that vesicle formation is dependent on forces exerted by a different module of the endocytic pathway, the actin network. Preventing premature membrane scission via BAR interaction could allow invaginations to grow to a particular length and accumulate enough forces within the actin network to reliably cut the membrane.</w:delText>
        </w:r>
        <w:commentRangeEnd w:id="183"/>
        <w:r w:rsidR="00597DE9" w:rsidDel="00413D8C">
          <w:rPr>
            <w:rStyle w:val="CommentReference"/>
          </w:rPr>
          <w:commentReference w:id="183"/>
        </w:r>
      </w:del>
    </w:p>
    <w:sectPr w:rsidR="00985115" w:rsidRPr="00236C39"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arko Kaksonen" w:date="2020-08-03T15:45:00Z" w:initials="MK">
    <w:p w14:paraId="0151303D" w14:textId="4A6D37C1" w:rsidR="00FF79F4" w:rsidRPr="00FF79F4" w:rsidRDefault="00FF79F4">
      <w:pPr>
        <w:pStyle w:val="CommentText"/>
        <w:rPr>
          <w:lang w:val="en-US"/>
        </w:rPr>
      </w:pPr>
      <w:r>
        <w:rPr>
          <w:rStyle w:val="CommentReference"/>
        </w:rPr>
        <w:annotationRef/>
      </w:r>
      <w:r w:rsidRPr="00FF79F4">
        <w:rPr>
          <w:lang w:val="en-US"/>
        </w:rPr>
        <w:t xml:space="preserve">Start by saying a bit more about </w:t>
      </w:r>
      <w:r>
        <w:rPr>
          <w:lang w:val="en-US"/>
        </w:rPr>
        <w:t>CME</w:t>
      </w:r>
    </w:p>
  </w:comment>
  <w:comment w:id="23" w:author="Marko Kaksonen" w:date="2020-08-03T15:46:00Z" w:initials="MK">
    <w:p w14:paraId="646BDFCC" w14:textId="6AC2AAD0" w:rsidR="00C36AF4" w:rsidRPr="00C36AF4" w:rsidRDefault="00C36AF4">
      <w:pPr>
        <w:pStyle w:val="CommentText"/>
        <w:rPr>
          <w:lang w:val="en-US"/>
        </w:rPr>
      </w:pPr>
      <w:r>
        <w:rPr>
          <w:rStyle w:val="CommentReference"/>
        </w:rPr>
        <w:annotationRef/>
      </w:r>
      <w:r w:rsidRPr="00C36AF4">
        <w:rPr>
          <w:lang w:val="en-US"/>
        </w:rPr>
        <w:t>Tubular in yeast, but not in animals</w:t>
      </w:r>
    </w:p>
  </w:comment>
  <w:comment w:id="35" w:author="Marko Kaksonen" w:date="2020-08-03T15:47:00Z" w:initials="MK">
    <w:p w14:paraId="05289023" w14:textId="467E1FDB" w:rsidR="003E0045" w:rsidRPr="00963D60" w:rsidRDefault="003E0045">
      <w:pPr>
        <w:pStyle w:val="CommentText"/>
        <w:rPr>
          <w:lang w:val="en-US"/>
        </w:rPr>
      </w:pPr>
      <w:r>
        <w:rPr>
          <w:rStyle w:val="CommentReference"/>
        </w:rPr>
        <w:annotationRef/>
      </w:r>
      <w:r w:rsidRPr="00963D60">
        <w:rPr>
          <w:lang w:val="en-US"/>
        </w:rPr>
        <w:t>Expand on dynamin</w:t>
      </w:r>
    </w:p>
  </w:comment>
  <w:comment w:id="38" w:author="Marko Kaksonen" w:date="2020-08-03T15:49:00Z" w:initials="MK">
    <w:p w14:paraId="37EB1171" w14:textId="2F6309E7" w:rsidR="001525D3" w:rsidRPr="001525D3" w:rsidRDefault="001525D3">
      <w:pPr>
        <w:pStyle w:val="CommentText"/>
        <w:rPr>
          <w:lang w:val="en-US"/>
        </w:rPr>
      </w:pPr>
      <w:r>
        <w:rPr>
          <w:rStyle w:val="CommentReference"/>
        </w:rPr>
        <w:annotationRef/>
      </w:r>
      <w:r w:rsidRPr="001525D3">
        <w:rPr>
          <w:lang w:val="en-US"/>
        </w:rPr>
        <w:t>Exp</w:t>
      </w:r>
      <w:r>
        <w:rPr>
          <w:lang w:val="en-US"/>
        </w:rPr>
        <w:t xml:space="preserve">and a bit on the </w:t>
      </w:r>
      <w:r w:rsidR="00D75E7F">
        <w:rPr>
          <w:lang w:val="en-US"/>
        </w:rPr>
        <w:t xml:space="preserve">mechanism of the </w:t>
      </w:r>
      <w:r>
        <w:rPr>
          <w:lang w:val="en-US"/>
        </w:rPr>
        <w:t>dynamin-</w:t>
      </w:r>
      <w:proofErr w:type="spellStart"/>
      <w:r>
        <w:rPr>
          <w:lang w:val="en-US"/>
        </w:rPr>
        <w:t>amphiphysin</w:t>
      </w:r>
      <w:proofErr w:type="spellEnd"/>
      <w:r>
        <w:rPr>
          <w:lang w:val="en-US"/>
        </w:rPr>
        <w:t xml:space="preserve"> interplay.</w:t>
      </w:r>
    </w:p>
  </w:comment>
  <w:comment w:id="90" w:author="Marko Kaksonen" w:date="2020-08-03T15:47:00Z" w:initials="MK">
    <w:p w14:paraId="5FC3A654" w14:textId="79B959A0" w:rsidR="0031723D" w:rsidRPr="001525D3" w:rsidRDefault="0031723D">
      <w:pPr>
        <w:pStyle w:val="CommentText"/>
        <w:rPr>
          <w:lang w:val="en-US"/>
        </w:rPr>
      </w:pPr>
      <w:r>
        <w:rPr>
          <w:rStyle w:val="CommentReference"/>
        </w:rPr>
        <w:annotationRef/>
      </w:r>
      <w:r w:rsidRPr="001525D3">
        <w:rPr>
          <w:lang w:val="en-US"/>
        </w:rPr>
        <w:t>Vps1’s other (real) roles?</w:t>
      </w:r>
    </w:p>
  </w:comment>
  <w:comment w:id="106" w:author="Marko Kaksonen" w:date="2020-08-03T15:55:00Z" w:initials="MK">
    <w:p w14:paraId="399DFBBB" w14:textId="64F884B2" w:rsidR="00976555" w:rsidRPr="00976555" w:rsidRDefault="00976555">
      <w:pPr>
        <w:pStyle w:val="CommentText"/>
        <w:rPr>
          <w:lang w:val="en-US"/>
        </w:rPr>
      </w:pPr>
      <w:r>
        <w:rPr>
          <w:rStyle w:val="CommentReference"/>
        </w:rPr>
        <w:annotationRef/>
      </w:r>
      <w:r w:rsidRPr="00976555">
        <w:rPr>
          <w:lang w:val="en-US"/>
        </w:rPr>
        <w:t xml:space="preserve">Define clearly what </w:t>
      </w:r>
      <w:r>
        <w:rPr>
          <w:lang w:val="en-US"/>
        </w:rPr>
        <w:t>“</w:t>
      </w:r>
      <w:proofErr w:type="spellStart"/>
      <w:r>
        <w:rPr>
          <w:lang w:val="en-US"/>
        </w:rPr>
        <w:t>Rvs</w:t>
      </w:r>
      <w:proofErr w:type="spellEnd"/>
      <w:r>
        <w:rPr>
          <w:lang w:val="en-US"/>
        </w:rPr>
        <w:t>” means.</w:t>
      </w:r>
    </w:p>
  </w:comment>
  <w:comment w:id="108" w:author="Marko Kaksonen" w:date="2020-08-03T15:48:00Z" w:initials="MK">
    <w:p w14:paraId="26E5E51F" w14:textId="15635B19" w:rsidR="00817250" w:rsidRPr="001525D3" w:rsidRDefault="00817250">
      <w:pPr>
        <w:pStyle w:val="CommentText"/>
        <w:rPr>
          <w:lang w:val="en-US"/>
        </w:rPr>
      </w:pPr>
      <w:r>
        <w:rPr>
          <w:rStyle w:val="CommentReference"/>
        </w:rPr>
        <w:annotationRef/>
      </w:r>
      <w:r w:rsidRPr="001525D3">
        <w:rPr>
          <w:lang w:val="en-US"/>
        </w:rPr>
        <w:t xml:space="preserve">Cite other papers too. </w:t>
      </w:r>
    </w:p>
  </w:comment>
  <w:comment w:id="122" w:author="Marko Kaksonen" w:date="2020-08-03T15:50:00Z" w:initials="MK">
    <w:p w14:paraId="232DC41C" w14:textId="699E345A" w:rsidR="00CA2CFD" w:rsidRPr="00CA2CFD" w:rsidRDefault="00CA2CFD">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30" w:author="Marko Kaksonen" w:date="2020-08-03T15:50:00Z" w:initials="MK">
    <w:p w14:paraId="2B532976" w14:textId="77777777" w:rsidR="00A51D29" w:rsidRPr="00CA2CFD" w:rsidRDefault="00A51D29" w:rsidP="00A51D29">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39" w:author="Marko Kaksonen" w:date="2020-08-03T15:52:00Z" w:initials="MK">
    <w:p w14:paraId="009153C9" w14:textId="62BE5C1B" w:rsidR="00C36E44" w:rsidRPr="00963D60" w:rsidRDefault="00C36E44">
      <w:pPr>
        <w:pStyle w:val="CommentText"/>
        <w:rPr>
          <w:lang w:val="en-US"/>
        </w:rPr>
      </w:pPr>
      <w:r>
        <w:rPr>
          <w:rStyle w:val="CommentReference"/>
        </w:rPr>
        <w:annotationRef/>
      </w:r>
      <w:r w:rsidRPr="00963D60">
        <w:rPr>
          <w:lang w:val="en-US"/>
        </w:rPr>
        <w:t>What theory?</w:t>
      </w:r>
    </w:p>
  </w:comment>
  <w:comment w:id="147" w:author="Marko Kaksonen" w:date="2020-08-03T15:53:00Z" w:initials="MK">
    <w:p w14:paraId="122C1B36" w14:textId="3A2CCD95" w:rsidR="00801C4E" w:rsidRPr="00801C4E" w:rsidRDefault="00801C4E">
      <w:pPr>
        <w:pStyle w:val="CommentText"/>
        <w:rPr>
          <w:lang w:val="en-US"/>
        </w:rPr>
      </w:pPr>
      <w:r>
        <w:rPr>
          <w:rStyle w:val="CommentReference"/>
        </w:rPr>
        <w:annotationRef/>
      </w:r>
      <w:r w:rsidRPr="00801C4E">
        <w:rPr>
          <w:lang w:val="en-US"/>
        </w:rPr>
        <w:t>Be more specific about the timing</w:t>
      </w:r>
      <w:r>
        <w:rPr>
          <w:lang w:val="en-US"/>
        </w:rPr>
        <w:t>.</w:t>
      </w:r>
    </w:p>
  </w:comment>
  <w:comment w:id="160" w:author="Marko Kaksonen" w:date="2020-08-03T15:56:00Z" w:initials="MK">
    <w:p w14:paraId="33A7E55C" w14:textId="7FF1CE7F" w:rsidR="001C7985" w:rsidRPr="001C7985" w:rsidRDefault="001C7985">
      <w:pPr>
        <w:pStyle w:val="CommentText"/>
        <w:rPr>
          <w:lang w:val="en-US"/>
        </w:rPr>
      </w:pPr>
      <w:r>
        <w:rPr>
          <w:rStyle w:val="CommentReference"/>
        </w:rPr>
        <w:annotationRef/>
      </w:r>
      <w:r w:rsidRPr="001C7985">
        <w:rPr>
          <w:lang w:val="en-US"/>
        </w:rPr>
        <w:t xml:space="preserve">We </w:t>
      </w:r>
      <w:r>
        <w:rPr>
          <w:lang w:val="en-US"/>
        </w:rPr>
        <w:t>should probably say something about different scission models in the intro.</w:t>
      </w:r>
    </w:p>
  </w:comment>
  <w:comment w:id="197" w:author="Marko Kaksonen" w:date="2020-08-03T15:55:00Z" w:initials="MK">
    <w:p w14:paraId="07E4C8D2" w14:textId="6A23BC82" w:rsidR="003C1C0B" w:rsidRPr="001C7985" w:rsidRDefault="003C1C0B">
      <w:pPr>
        <w:pStyle w:val="CommentText"/>
        <w:rPr>
          <w:lang w:val="en-US"/>
        </w:rPr>
      </w:pPr>
      <w:r>
        <w:rPr>
          <w:rStyle w:val="CommentReference"/>
        </w:rPr>
        <w:annotationRef/>
      </w:r>
      <w:r w:rsidRPr="001C7985">
        <w:rPr>
          <w:lang w:val="en-US"/>
        </w:rPr>
        <w:t>List the proteins here?</w:t>
      </w:r>
    </w:p>
  </w:comment>
  <w:comment w:id="183" w:author="Marko Kaksonen" w:date="2020-08-03T15:57:00Z" w:initials="MK">
    <w:p w14:paraId="3907746B" w14:textId="71F58571" w:rsidR="00597DE9" w:rsidRPr="00597DE9" w:rsidRDefault="00597DE9">
      <w:pPr>
        <w:pStyle w:val="CommentText"/>
        <w:rPr>
          <w:lang w:val="en-US"/>
        </w:rPr>
      </w:pPr>
      <w:r>
        <w:rPr>
          <w:rStyle w:val="CommentReference"/>
        </w:rPr>
        <w:annotationRef/>
      </w:r>
      <w:r w:rsidRPr="00597DE9">
        <w:rPr>
          <w:lang w:val="en-US"/>
        </w:rPr>
        <w:t>This last paragraph summarizes the cur</w:t>
      </w:r>
      <w:r>
        <w:rPr>
          <w:lang w:val="en-US"/>
        </w:rPr>
        <w:t>rent work. I think it is a bit too l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51303D" w15:done="0"/>
  <w15:commentEx w15:paraId="646BDFCC" w15:done="0"/>
  <w15:commentEx w15:paraId="05289023" w15:done="0"/>
  <w15:commentEx w15:paraId="37EB1171" w15:done="0"/>
  <w15:commentEx w15:paraId="5FC3A654" w15:done="0"/>
  <w15:commentEx w15:paraId="399DFBBB" w15:done="0"/>
  <w15:commentEx w15:paraId="26E5E51F" w15:done="0"/>
  <w15:commentEx w15:paraId="232DC41C" w15:done="0"/>
  <w15:commentEx w15:paraId="2B532976" w15:done="0"/>
  <w15:commentEx w15:paraId="009153C9" w15:done="0"/>
  <w15:commentEx w15:paraId="122C1B36" w15:done="0"/>
  <w15:commentEx w15:paraId="33A7E55C" w15:done="0"/>
  <w15:commentEx w15:paraId="07E4C8D2" w15:done="0"/>
  <w15:commentEx w15:paraId="39077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2AF9C" w16cex:dateUtc="2020-08-03T13:45:00Z"/>
  <w16cex:commentExtensible w16cex:durableId="22D2AFBB" w16cex:dateUtc="2020-08-03T13:46:00Z"/>
  <w16cex:commentExtensible w16cex:durableId="22D2B00B" w16cex:dateUtc="2020-08-03T13:47:00Z"/>
  <w16cex:commentExtensible w16cex:durableId="22D2B080" w16cex:dateUtc="2020-08-03T13:49:00Z"/>
  <w16cex:commentExtensible w16cex:durableId="22D2B021" w16cex:dateUtc="2020-08-03T13:47:00Z"/>
  <w16cex:commentExtensible w16cex:durableId="22D2B1EF" w16cex:dateUtc="2020-08-03T13:55:00Z"/>
  <w16cex:commentExtensible w16cex:durableId="22D2B062" w16cex:dateUtc="2020-08-03T13:48:00Z"/>
  <w16cex:commentExtensible w16cex:durableId="22D2B0D9" w16cex:dateUtc="2020-08-03T13:50:00Z"/>
  <w16cex:commentExtensible w16cex:durableId="22DB1FC7" w16cex:dateUtc="2020-08-03T13:50:00Z"/>
  <w16cex:commentExtensible w16cex:durableId="22D2B123" w16cex:dateUtc="2020-08-03T13:52:00Z"/>
  <w16cex:commentExtensible w16cex:durableId="22D2B160" w16cex:dateUtc="2020-08-03T13:53:00Z"/>
  <w16cex:commentExtensible w16cex:durableId="22D2B240" w16cex:dateUtc="2020-08-03T13:56:00Z"/>
  <w16cex:commentExtensible w16cex:durableId="22D2B20E" w16cex:dateUtc="2020-08-03T13:55:00Z"/>
  <w16cex:commentExtensible w16cex:durableId="22D2B276" w16cex:dateUtc="2020-08-03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51303D" w16cid:durableId="22D2AF9C"/>
  <w16cid:commentId w16cid:paraId="646BDFCC" w16cid:durableId="22D2AFBB"/>
  <w16cid:commentId w16cid:paraId="05289023" w16cid:durableId="22D2B00B"/>
  <w16cid:commentId w16cid:paraId="37EB1171" w16cid:durableId="22D2B080"/>
  <w16cid:commentId w16cid:paraId="5FC3A654" w16cid:durableId="22D2B021"/>
  <w16cid:commentId w16cid:paraId="399DFBBB" w16cid:durableId="22D2B1EF"/>
  <w16cid:commentId w16cid:paraId="26E5E51F" w16cid:durableId="22D2B062"/>
  <w16cid:commentId w16cid:paraId="232DC41C" w16cid:durableId="22D2B0D9"/>
  <w16cid:commentId w16cid:paraId="2B532976" w16cid:durableId="22DB1FC7"/>
  <w16cid:commentId w16cid:paraId="009153C9" w16cid:durableId="22D2B123"/>
  <w16cid:commentId w16cid:paraId="122C1B36" w16cid:durableId="22D2B160"/>
  <w16cid:commentId w16cid:paraId="33A7E55C" w16cid:durableId="22D2B240"/>
  <w16cid:commentId w16cid:paraId="07E4C8D2" w16cid:durableId="22D2B20E"/>
  <w16cid:commentId w16cid:paraId="3907746B" w16cid:durableId="22D2B2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epikaa Menon">
    <w15:presenceInfo w15:providerId="None" w15:userId="Deepikaa Menon"/>
  </w15:person>
  <w15:person w15:author="Marko Kaksonen">
    <w15:presenceInfo w15:providerId="None" w15:userId="Marko Kakson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115"/>
    <w:rsid w:val="000003DD"/>
    <w:rsid w:val="00006C3D"/>
    <w:rsid w:val="00015E4B"/>
    <w:rsid w:val="00027690"/>
    <w:rsid w:val="00036E6F"/>
    <w:rsid w:val="000A0CBB"/>
    <w:rsid w:val="000C4A73"/>
    <w:rsid w:val="0011356F"/>
    <w:rsid w:val="00143F97"/>
    <w:rsid w:val="001525D3"/>
    <w:rsid w:val="001C7985"/>
    <w:rsid w:val="00236C39"/>
    <w:rsid w:val="0026542A"/>
    <w:rsid w:val="00272FBB"/>
    <w:rsid w:val="0031723D"/>
    <w:rsid w:val="00353977"/>
    <w:rsid w:val="003838EA"/>
    <w:rsid w:val="003C1C0B"/>
    <w:rsid w:val="003D4CDA"/>
    <w:rsid w:val="003E0045"/>
    <w:rsid w:val="003F022C"/>
    <w:rsid w:val="00410AE2"/>
    <w:rsid w:val="00413D8C"/>
    <w:rsid w:val="00505F71"/>
    <w:rsid w:val="0058349A"/>
    <w:rsid w:val="00597DE9"/>
    <w:rsid w:val="005B6FF9"/>
    <w:rsid w:val="005C5F84"/>
    <w:rsid w:val="00621D01"/>
    <w:rsid w:val="0065244F"/>
    <w:rsid w:val="00801C4E"/>
    <w:rsid w:val="00817250"/>
    <w:rsid w:val="00851777"/>
    <w:rsid w:val="00924C59"/>
    <w:rsid w:val="00960CE1"/>
    <w:rsid w:val="00963D60"/>
    <w:rsid w:val="00976555"/>
    <w:rsid w:val="00985115"/>
    <w:rsid w:val="009873F1"/>
    <w:rsid w:val="009B4992"/>
    <w:rsid w:val="00A230E2"/>
    <w:rsid w:val="00A40C87"/>
    <w:rsid w:val="00A51D29"/>
    <w:rsid w:val="00AE1683"/>
    <w:rsid w:val="00C15D2D"/>
    <w:rsid w:val="00C36AF4"/>
    <w:rsid w:val="00C36E44"/>
    <w:rsid w:val="00C50D0E"/>
    <w:rsid w:val="00C50F8B"/>
    <w:rsid w:val="00C50FA8"/>
    <w:rsid w:val="00C561FE"/>
    <w:rsid w:val="00C743F8"/>
    <w:rsid w:val="00CA2CFD"/>
    <w:rsid w:val="00CF1779"/>
    <w:rsid w:val="00CF3972"/>
    <w:rsid w:val="00D75E7F"/>
    <w:rsid w:val="00E17D01"/>
    <w:rsid w:val="00E44EE1"/>
    <w:rsid w:val="00E8480A"/>
    <w:rsid w:val="00EF542C"/>
    <w:rsid w:val="00F408A8"/>
    <w:rsid w:val="00F5560A"/>
    <w:rsid w:val="00F8692E"/>
    <w:rsid w:val="00FE061D"/>
    <w:rsid w:val="00FF79F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487D7"/>
  <w15:chartTrackingRefBased/>
  <w15:docId w15:val="{981CF4A3-0324-4A4B-810D-7ED9D8BA9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9F4"/>
    <w:rPr>
      <w:sz w:val="16"/>
      <w:szCs w:val="16"/>
    </w:rPr>
  </w:style>
  <w:style w:type="paragraph" w:styleId="CommentText">
    <w:name w:val="annotation text"/>
    <w:basedOn w:val="Normal"/>
    <w:link w:val="CommentTextChar"/>
    <w:uiPriority w:val="99"/>
    <w:semiHidden/>
    <w:unhideWhenUsed/>
    <w:rsid w:val="00FF79F4"/>
    <w:rPr>
      <w:sz w:val="20"/>
      <w:szCs w:val="20"/>
    </w:rPr>
  </w:style>
  <w:style w:type="character" w:customStyle="1" w:styleId="CommentTextChar">
    <w:name w:val="Comment Text Char"/>
    <w:basedOn w:val="DefaultParagraphFont"/>
    <w:link w:val="CommentText"/>
    <w:uiPriority w:val="99"/>
    <w:semiHidden/>
    <w:rsid w:val="00FF79F4"/>
    <w:rPr>
      <w:sz w:val="20"/>
      <w:szCs w:val="20"/>
    </w:rPr>
  </w:style>
  <w:style w:type="paragraph" w:styleId="CommentSubject">
    <w:name w:val="annotation subject"/>
    <w:basedOn w:val="CommentText"/>
    <w:next w:val="CommentText"/>
    <w:link w:val="CommentSubjectChar"/>
    <w:uiPriority w:val="99"/>
    <w:semiHidden/>
    <w:unhideWhenUsed/>
    <w:rsid w:val="00FF79F4"/>
    <w:rPr>
      <w:b/>
      <w:bCs/>
    </w:rPr>
  </w:style>
  <w:style w:type="character" w:customStyle="1" w:styleId="CommentSubjectChar">
    <w:name w:val="Comment Subject Char"/>
    <w:basedOn w:val="CommentTextChar"/>
    <w:link w:val="CommentSubject"/>
    <w:uiPriority w:val="99"/>
    <w:semiHidden/>
    <w:rsid w:val="00FF79F4"/>
    <w:rPr>
      <w:b/>
      <w:bCs/>
      <w:sz w:val="20"/>
      <w:szCs w:val="20"/>
    </w:rPr>
  </w:style>
  <w:style w:type="paragraph" w:styleId="BalloonText">
    <w:name w:val="Balloon Text"/>
    <w:basedOn w:val="Normal"/>
    <w:link w:val="BalloonTextChar"/>
    <w:uiPriority w:val="99"/>
    <w:semiHidden/>
    <w:unhideWhenUsed/>
    <w:rsid w:val="00FF79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79F4"/>
    <w:rPr>
      <w:rFonts w:ascii="Times New Roman" w:hAnsi="Times New Roman" w:cs="Times New Roman"/>
      <w:sz w:val="18"/>
      <w:szCs w:val="18"/>
    </w:rPr>
  </w:style>
  <w:style w:type="paragraph" w:styleId="Revision">
    <w:name w:val="Revision"/>
    <w:hidden/>
    <w:uiPriority w:val="99"/>
    <w:semiHidden/>
    <w:rsid w:val="00A40C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7340E65-C50D-3842-A87B-5E934F1B4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Pages>
  <Words>2138</Words>
  <Characters>1218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31</cp:revision>
  <dcterms:created xsi:type="dcterms:W3CDTF">2020-08-09T17:38:00Z</dcterms:created>
  <dcterms:modified xsi:type="dcterms:W3CDTF">2020-08-10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1f2ac8a5-e976-3cea-89dd-fb7424368759</vt:lpwstr>
  </property>
</Properties>
</file>